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EAA4E0B" w14:textId="6B4D53B6" w:rsidR="00110712" w:rsidRPr="00EF4621" w:rsidRDefault="00681FD9" w:rsidP="00AD0E8D">
      <w:pPr>
        <w:jc w:val="center"/>
        <w:rPr>
          <w:rFonts w:ascii="Times New Roman" w:hAnsi="Times New Roman" w:cs="Times New Roman"/>
          <w:b/>
          <w:bCs/>
          <w:sz w:val="40"/>
          <w:szCs w:val="40"/>
          <w:lang w:val="en-US"/>
        </w:rPr>
      </w:pPr>
      <w:r w:rsidRPr="00EF4621">
        <w:rPr>
          <w:rFonts w:ascii="Times New Roman" w:hAnsi="Times New Roman" w:cs="Times New Roman"/>
          <w:b/>
          <w:bCs/>
          <w:sz w:val="40"/>
          <w:szCs w:val="40"/>
          <w:lang w:val="en-US"/>
        </w:rPr>
        <w:t>SUPPLEMENTARY MATERIAL</w:t>
      </w:r>
    </w:p>
    <w:p w14:paraId="0680B5C5" w14:textId="77777777" w:rsidR="00AD0E8D" w:rsidRPr="00EF4621" w:rsidRDefault="00AD0E8D" w:rsidP="00AD0E8D">
      <w:pPr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337DF2BF" w14:textId="77777777" w:rsidR="00681FD9" w:rsidRPr="00EF4621" w:rsidRDefault="00681FD9" w:rsidP="00681FD9">
      <w:pPr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1448EEE7" w14:textId="10915BDD" w:rsidR="004A7097" w:rsidRPr="00EF4621" w:rsidRDefault="004A7097" w:rsidP="00681FD9">
      <w:pPr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 xml:space="preserve">Figure S1. </w:t>
      </w:r>
    </w:p>
    <w:p w14:paraId="28BF1523" w14:textId="77CA19C4" w:rsidR="004A7097" w:rsidRPr="00EF4621" w:rsidRDefault="004A7097" w:rsidP="00681FD9">
      <w:pPr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>Figure S1</w:t>
      </w:r>
      <w:r w:rsidRPr="00EF4621">
        <w:rPr>
          <w:rFonts w:ascii="Times New Roman" w:hAnsi="Times New Roman" w:cs="Times New Roman"/>
          <w:lang w:val="en-US"/>
        </w:rPr>
        <w:t>: 12-lead ECG was recorded and transmitted using the nurse smartphone as internet access point for Home-treated patients.</w:t>
      </w:r>
    </w:p>
    <w:p w14:paraId="3BFEE670" w14:textId="241CAE84" w:rsidR="00AD0E8D" w:rsidRPr="00EF4621" w:rsidRDefault="00AD0E8D" w:rsidP="00AD0E8D">
      <w:pPr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7B5FD17F" w14:textId="6AEF7946" w:rsidR="00887023" w:rsidRPr="00EF4621" w:rsidRDefault="00887023" w:rsidP="00AD0E8D">
      <w:pPr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000C5138" w14:textId="73947C46" w:rsidR="00887023" w:rsidRPr="00EF4621" w:rsidRDefault="00887023" w:rsidP="00AD0E8D">
      <w:pPr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22708CB5" w14:textId="2970FD78" w:rsidR="00887023" w:rsidRPr="00EF4621" w:rsidRDefault="00887023" w:rsidP="00AD0E8D">
      <w:pPr>
        <w:jc w:val="center"/>
        <w:rPr>
          <w:rFonts w:ascii="Times New Roman" w:hAnsi="Times New Roman" w:cs="Times New Roman"/>
          <w:b/>
          <w:bCs/>
          <w:lang w:val="en-US"/>
        </w:rPr>
      </w:pPr>
      <w:r w:rsidRPr="00EF4621">
        <w:rPr>
          <w:rFonts w:ascii="Times New Roman" w:hAnsi="Times New Roman" w:cs="Times New Roman"/>
          <w:b/>
          <w:bCs/>
          <w:noProof/>
          <w:lang w:val="en-US"/>
        </w:rPr>
        <w:drawing>
          <wp:inline distT="0" distB="0" distL="0" distR="0" wp14:anchorId="6EB8BAE9" wp14:editId="68146131">
            <wp:extent cx="6116320" cy="4587240"/>
            <wp:effectExtent l="0" t="0" r="5080" b="0"/>
            <wp:docPr id="2" name="Immagine 2" descr="Immagine che contiene interni, persona, tavolo, sedendo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1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458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27776A" w14:textId="331CC30C" w:rsidR="00681FD9" w:rsidRPr="00EF4621" w:rsidRDefault="00681FD9" w:rsidP="00681FD9">
      <w:pPr>
        <w:rPr>
          <w:rFonts w:ascii="Times New Roman" w:hAnsi="Times New Roman" w:cs="Times New Roman"/>
          <w:b/>
          <w:bCs/>
          <w:lang w:val="en-US"/>
        </w:rPr>
      </w:pPr>
    </w:p>
    <w:p w14:paraId="71737D45" w14:textId="48E569E7" w:rsidR="00887023" w:rsidRPr="00EF4621" w:rsidRDefault="00887023">
      <w:pPr>
        <w:rPr>
          <w:rFonts w:ascii="Times New Roman" w:hAnsi="Times New Roman" w:cs="Times New Roman"/>
          <w:b/>
          <w:bCs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br w:type="page"/>
      </w:r>
    </w:p>
    <w:p w14:paraId="1D9E673E" w14:textId="77777777" w:rsidR="00681FD9" w:rsidRPr="00EF4621" w:rsidRDefault="00681FD9" w:rsidP="00AD0E8D">
      <w:pPr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0343EAE3" w14:textId="0C2B390D" w:rsidR="00681FD9" w:rsidRPr="00EF4621" w:rsidRDefault="00681FD9" w:rsidP="00AD0E8D">
      <w:pPr>
        <w:jc w:val="center"/>
        <w:rPr>
          <w:rFonts w:ascii="Times New Roman" w:hAnsi="Times New Roman" w:cs="Times New Roman"/>
          <w:b/>
          <w:bCs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>Figure S2</w:t>
      </w:r>
    </w:p>
    <w:p w14:paraId="3D69807A" w14:textId="1372A84E" w:rsidR="00681FD9" w:rsidRPr="00EF4621" w:rsidRDefault="00681FD9" w:rsidP="00681FD9">
      <w:pPr>
        <w:rPr>
          <w:rFonts w:ascii="Times New Roman" w:hAnsi="Times New Roman" w:cs="Times New Roman"/>
          <w:b/>
          <w:bCs/>
          <w:lang w:val="en-US"/>
        </w:rPr>
      </w:pPr>
    </w:p>
    <w:p w14:paraId="6A562F5B" w14:textId="29E612F0" w:rsidR="00681FD9" w:rsidRPr="00EF4621" w:rsidRDefault="00681FD9" w:rsidP="00681FD9">
      <w:pPr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 xml:space="preserve">Figure S2 – </w:t>
      </w:r>
      <w:proofErr w:type="spellStart"/>
      <w:r w:rsidRPr="00EF4621">
        <w:rPr>
          <w:rFonts w:ascii="Times New Roman" w:hAnsi="Times New Roman" w:cs="Times New Roman"/>
          <w:lang w:val="en-US"/>
        </w:rPr>
        <w:t>Fridericia</w:t>
      </w:r>
      <w:proofErr w:type="spellEnd"/>
      <w:r w:rsidRPr="00EF4621">
        <w:rPr>
          <w:rFonts w:ascii="Times New Roman" w:hAnsi="Times New Roman" w:cs="Times New Roman"/>
          <w:lang w:val="en-US"/>
        </w:rPr>
        <w:t xml:space="preserve"> QTc distribution at T</w:t>
      </w:r>
      <w:r w:rsidRPr="00EF4621">
        <w:rPr>
          <w:rFonts w:ascii="Times New Roman" w:hAnsi="Times New Roman" w:cs="Times New Roman"/>
          <w:vertAlign w:val="subscript"/>
          <w:lang w:val="en-US"/>
        </w:rPr>
        <w:t>0</w:t>
      </w:r>
      <w:r w:rsidRPr="00EF4621">
        <w:rPr>
          <w:rFonts w:ascii="Times New Roman" w:hAnsi="Times New Roman" w:cs="Times New Roman"/>
          <w:lang w:val="en-US"/>
        </w:rPr>
        <w:t xml:space="preserve"> (upper panels) and at last available ECG (lower panels) for the three different clinical settings. Median values reached at last available ECG resulted comparable among different clinical settings. </w:t>
      </w:r>
    </w:p>
    <w:p w14:paraId="07639A8B" w14:textId="0E0F4A44" w:rsidR="00681FD9" w:rsidRPr="00EF4621" w:rsidRDefault="00887023" w:rsidP="00681FD9">
      <w:pPr>
        <w:rPr>
          <w:lang w:val="en-US"/>
        </w:rPr>
      </w:pPr>
      <w:r w:rsidRPr="00EF4621">
        <w:rPr>
          <w:noProof/>
          <w:lang w:val="en-US"/>
        </w:rPr>
        <w:drawing>
          <wp:anchor distT="0" distB="0" distL="114300" distR="114300" simplePos="0" relativeHeight="251657216" behindDoc="0" locked="0" layoutInCell="1" allowOverlap="1" wp14:anchorId="481F539F" wp14:editId="0D20E9E8">
            <wp:simplePos x="0" y="0"/>
            <wp:positionH relativeFrom="column">
              <wp:posOffset>-175652</wp:posOffset>
            </wp:positionH>
            <wp:positionV relativeFrom="paragraph">
              <wp:posOffset>723413</wp:posOffset>
            </wp:positionV>
            <wp:extent cx="6562725" cy="4921885"/>
            <wp:effectExtent l="0" t="0" r="3175" b="5715"/>
            <wp:wrapSquare wrapText="bothSides"/>
            <wp:docPr id="3" name="Immagine 3" descr="Immagine che contiene testo, barca, sedendo, largo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 S2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62725" cy="49218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81FD9" w:rsidRPr="00EF4621">
        <w:rPr>
          <w:rFonts w:ascii="Times New Roman" w:hAnsi="Times New Roman" w:cs="Times New Roman"/>
          <w:lang w:val="en-US"/>
        </w:rPr>
        <w:t xml:space="preserve">Panel A1/A2: Home therapy; Panel B1/B2: Medical Ward; Panel C1/C2: ICU. </w:t>
      </w:r>
      <w:r w:rsidR="00681FD9" w:rsidRPr="00EF4621">
        <w:rPr>
          <w:rFonts w:ascii="Times New Roman" w:hAnsi="Times New Roman" w:cs="Times New Roman"/>
          <w:lang w:val="en-US"/>
        </w:rPr>
        <w:br/>
        <w:t>Dot-dash line: median value</w:t>
      </w:r>
      <w:r w:rsidR="00681FD9" w:rsidRPr="00EF4621">
        <w:rPr>
          <w:lang w:val="en-US"/>
        </w:rPr>
        <w:br/>
      </w:r>
    </w:p>
    <w:p w14:paraId="1885BFE4" w14:textId="3FC1EF8A" w:rsidR="00887023" w:rsidRPr="00EF4621" w:rsidRDefault="00887023" w:rsidP="00681FD9">
      <w:pPr>
        <w:rPr>
          <w:lang w:val="en-US"/>
        </w:rPr>
      </w:pPr>
    </w:p>
    <w:p w14:paraId="740731BE" w14:textId="58145692" w:rsidR="00887023" w:rsidRPr="00EF4621" w:rsidRDefault="00887023" w:rsidP="00681FD9">
      <w:pPr>
        <w:rPr>
          <w:lang w:val="en-US"/>
        </w:rPr>
      </w:pPr>
    </w:p>
    <w:p w14:paraId="156E192B" w14:textId="15A37959" w:rsidR="00887023" w:rsidRPr="00EF4621" w:rsidRDefault="00887023" w:rsidP="00681FD9">
      <w:pPr>
        <w:rPr>
          <w:lang w:val="en-US"/>
        </w:rPr>
      </w:pPr>
    </w:p>
    <w:p w14:paraId="0F5A955D" w14:textId="2D334F2B" w:rsidR="00887023" w:rsidRPr="00EF4621" w:rsidRDefault="00887023" w:rsidP="00681FD9">
      <w:pPr>
        <w:rPr>
          <w:lang w:val="en-US"/>
        </w:rPr>
      </w:pPr>
    </w:p>
    <w:p w14:paraId="02B6DD43" w14:textId="3C5316A0" w:rsidR="00887023" w:rsidRPr="00EF4621" w:rsidRDefault="00887023" w:rsidP="00681FD9">
      <w:pPr>
        <w:rPr>
          <w:lang w:val="en-US"/>
        </w:rPr>
      </w:pPr>
    </w:p>
    <w:p w14:paraId="5A97D650" w14:textId="0E0591E8" w:rsidR="00887023" w:rsidRPr="00EF4621" w:rsidRDefault="00887023" w:rsidP="00681FD9">
      <w:pPr>
        <w:rPr>
          <w:lang w:val="en-US"/>
        </w:rPr>
      </w:pPr>
    </w:p>
    <w:p w14:paraId="06BB38C4" w14:textId="77777777" w:rsidR="00887023" w:rsidRPr="00EF4621" w:rsidRDefault="00887023" w:rsidP="00681FD9">
      <w:pPr>
        <w:rPr>
          <w:lang w:val="en-US"/>
        </w:rPr>
      </w:pPr>
    </w:p>
    <w:p w14:paraId="55863767" w14:textId="60EB7D87" w:rsidR="00887023" w:rsidRPr="00EF4621" w:rsidRDefault="00887023">
      <w:pPr>
        <w:rPr>
          <w:b/>
          <w:bCs/>
          <w:lang w:val="en-US"/>
        </w:rPr>
      </w:pPr>
      <w:r w:rsidRPr="00EF4621">
        <w:rPr>
          <w:b/>
          <w:bCs/>
          <w:lang w:val="en-US"/>
        </w:rPr>
        <w:br w:type="page"/>
      </w:r>
    </w:p>
    <w:p w14:paraId="453B933D" w14:textId="77777777" w:rsidR="00681FD9" w:rsidRPr="00EF4621" w:rsidRDefault="00681FD9" w:rsidP="00BF3D77">
      <w:pPr>
        <w:rPr>
          <w:b/>
          <w:bCs/>
          <w:lang w:val="en-US"/>
        </w:rPr>
      </w:pPr>
    </w:p>
    <w:p w14:paraId="69CC66B1" w14:textId="7F54A7B4" w:rsidR="00AD0E8D" w:rsidRPr="00EF4621" w:rsidRDefault="00AD0E8D" w:rsidP="00AD0E8D">
      <w:pPr>
        <w:jc w:val="center"/>
        <w:rPr>
          <w:rFonts w:ascii="Times New Roman" w:hAnsi="Times New Roman" w:cs="Times New Roman"/>
          <w:b/>
          <w:bCs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>Figure S</w:t>
      </w:r>
      <w:r w:rsidR="00BF3D77" w:rsidRPr="00EF4621">
        <w:rPr>
          <w:rFonts w:ascii="Times New Roman" w:hAnsi="Times New Roman" w:cs="Times New Roman"/>
          <w:b/>
          <w:bCs/>
          <w:lang w:val="en-US"/>
        </w:rPr>
        <w:t>3</w:t>
      </w:r>
    </w:p>
    <w:p w14:paraId="618C81FE" w14:textId="77777777" w:rsidR="00AD0E8D" w:rsidRPr="00EF4621" w:rsidRDefault="00AD0E8D" w:rsidP="00AD0E8D">
      <w:pPr>
        <w:jc w:val="center"/>
        <w:rPr>
          <w:b/>
          <w:bCs/>
          <w:lang w:val="en-US"/>
        </w:rPr>
      </w:pPr>
    </w:p>
    <w:p w14:paraId="6663EA7A" w14:textId="4FE991E6" w:rsidR="00545E68" w:rsidRPr="00EF4621" w:rsidRDefault="00545E68" w:rsidP="00BF3D77">
      <w:pPr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>Figure S</w:t>
      </w:r>
      <w:r w:rsidR="00BF3D77" w:rsidRPr="00EF4621">
        <w:rPr>
          <w:rFonts w:ascii="Times New Roman" w:hAnsi="Times New Roman" w:cs="Times New Roman"/>
          <w:b/>
          <w:bCs/>
          <w:lang w:val="en-US"/>
        </w:rPr>
        <w:t>3</w:t>
      </w:r>
      <w:r w:rsidRPr="00EF4621">
        <w:rPr>
          <w:rFonts w:ascii="Times New Roman" w:hAnsi="Times New Roman" w:cs="Times New Roman"/>
          <w:lang w:val="en-US"/>
        </w:rPr>
        <w:t>: the image shows the relation between changes in body temperature between T</w:t>
      </w:r>
      <w:r w:rsidRPr="00EF4621">
        <w:rPr>
          <w:rFonts w:ascii="Times New Roman" w:hAnsi="Times New Roman" w:cs="Times New Roman"/>
          <w:vertAlign w:val="subscript"/>
          <w:lang w:val="en-US"/>
        </w:rPr>
        <w:t xml:space="preserve">0-2 </w:t>
      </w:r>
      <w:r w:rsidRPr="00EF4621">
        <w:rPr>
          <w:rFonts w:ascii="Times New Roman" w:hAnsi="Times New Roman" w:cs="Times New Roman"/>
          <w:lang w:val="en-US"/>
        </w:rPr>
        <w:t>and changes in Heart Rate between T</w:t>
      </w:r>
      <w:r w:rsidRPr="00EF4621">
        <w:rPr>
          <w:rFonts w:ascii="Times New Roman" w:hAnsi="Times New Roman" w:cs="Times New Roman"/>
          <w:vertAlign w:val="subscript"/>
          <w:lang w:val="en-US"/>
        </w:rPr>
        <w:t>0-2</w:t>
      </w:r>
      <w:r w:rsidRPr="00EF4621">
        <w:rPr>
          <w:rFonts w:ascii="Times New Roman" w:hAnsi="Times New Roman" w:cs="Times New Roman"/>
          <w:lang w:val="en-US"/>
        </w:rPr>
        <w:t>; an increase in body temperature significantly correlates (</w:t>
      </w:r>
      <w:r w:rsidR="008E0469" w:rsidRPr="00EF4621">
        <w:rPr>
          <w:rFonts w:ascii="Times New Roman" w:hAnsi="Times New Roman" w:cs="Times New Roman"/>
          <w:lang w:val="en-US"/>
        </w:rPr>
        <w:t>p &lt; 0.001</w:t>
      </w:r>
      <w:r w:rsidRPr="00EF4621">
        <w:rPr>
          <w:rFonts w:ascii="Times New Roman" w:hAnsi="Times New Roman" w:cs="Times New Roman"/>
          <w:lang w:val="en-US"/>
        </w:rPr>
        <w:t xml:space="preserve">) with an increase in </w:t>
      </w:r>
      <w:r w:rsidR="008E0469" w:rsidRPr="00EF4621">
        <w:rPr>
          <w:rFonts w:ascii="Times New Roman" w:hAnsi="Times New Roman" w:cs="Times New Roman"/>
          <w:lang w:val="en-US"/>
        </w:rPr>
        <w:t xml:space="preserve">heart rate </w:t>
      </w:r>
    </w:p>
    <w:p w14:paraId="4E8F02D0" w14:textId="5F6BD2BB" w:rsidR="00887023" w:rsidRPr="00EF4621" w:rsidRDefault="00887023" w:rsidP="00BF3D77">
      <w:pPr>
        <w:rPr>
          <w:rFonts w:ascii="Times New Roman" w:hAnsi="Times New Roman" w:cs="Times New Roman"/>
          <w:lang w:val="en-US"/>
        </w:rPr>
      </w:pPr>
    </w:p>
    <w:p w14:paraId="468042B9" w14:textId="418C9789" w:rsidR="00887023" w:rsidRPr="00EF4621" w:rsidRDefault="00887023" w:rsidP="00BF3D77">
      <w:pPr>
        <w:rPr>
          <w:rFonts w:ascii="Times New Roman" w:hAnsi="Times New Roman" w:cs="Times New Roman"/>
          <w:lang w:val="en-US"/>
        </w:rPr>
      </w:pPr>
    </w:p>
    <w:p w14:paraId="499E44ED" w14:textId="47C0950D" w:rsidR="00887023" w:rsidRPr="00EF4621" w:rsidRDefault="00887023" w:rsidP="00BF3D77">
      <w:pPr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222EFA9" wp14:editId="42BA24ED">
            <wp:extent cx="6116320" cy="4281170"/>
            <wp:effectExtent l="0" t="0" r="5080" b="0"/>
            <wp:docPr id="4" name="Immagine 4" descr="Immagine che contiene testo, mappa, fotografia, bianco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3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4281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BD393A" w14:textId="18491128" w:rsidR="00887023" w:rsidRPr="00EF4621" w:rsidRDefault="00887023" w:rsidP="00BF3D77">
      <w:pPr>
        <w:rPr>
          <w:rFonts w:ascii="Times New Roman" w:hAnsi="Times New Roman" w:cs="Times New Roman"/>
          <w:lang w:val="en-US"/>
        </w:rPr>
      </w:pPr>
    </w:p>
    <w:p w14:paraId="4623F004" w14:textId="6BBBA40A" w:rsidR="00887023" w:rsidRPr="00EF4621" w:rsidRDefault="00887023" w:rsidP="00BF3D77">
      <w:pPr>
        <w:rPr>
          <w:rFonts w:ascii="Times New Roman" w:hAnsi="Times New Roman" w:cs="Times New Roman"/>
          <w:lang w:val="en-US"/>
        </w:rPr>
      </w:pPr>
    </w:p>
    <w:p w14:paraId="189104A1" w14:textId="0E6B44AC" w:rsidR="00887023" w:rsidRPr="00EF4621" w:rsidRDefault="00887023" w:rsidP="00BF3D77">
      <w:pPr>
        <w:rPr>
          <w:rFonts w:ascii="Times New Roman" w:hAnsi="Times New Roman" w:cs="Times New Roman"/>
          <w:lang w:val="en-US"/>
        </w:rPr>
      </w:pPr>
    </w:p>
    <w:p w14:paraId="44362618" w14:textId="6C60359E" w:rsidR="00887023" w:rsidRPr="00EF4621" w:rsidRDefault="00887023" w:rsidP="00BF3D77">
      <w:pPr>
        <w:rPr>
          <w:rFonts w:ascii="Times New Roman" w:hAnsi="Times New Roman" w:cs="Times New Roman"/>
          <w:lang w:val="en-US"/>
        </w:rPr>
      </w:pPr>
    </w:p>
    <w:p w14:paraId="41F5D281" w14:textId="77777777" w:rsidR="00887023" w:rsidRPr="00EF4621" w:rsidRDefault="00887023" w:rsidP="00BF3D77">
      <w:pPr>
        <w:rPr>
          <w:rFonts w:ascii="Times New Roman" w:hAnsi="Times New Roman" w:cs="Times New Roman"/>
          <w:lang w:val="en-US"/>
        </w:rPr>
      </w:pPr>
    </w:p>
    <w:p w14:paraId="2227382B" w14:textId="77777777" w:rsidR="00AD0E8D" w:rsidRPr="00EF4621" w:rsidRDefault="00AD0E8D" w:rsidP="00AD0E8D">
      <w:pPr>
        <w:jc w:val="center"/>
        <w:rPr>
          <w:b/>
          <w:bCs/>
          <w:lang w:val="en-US"/>
        </w:rPr>
      </w:pPr>
    </w:p>
    <w:p w14:paraId="3D272AAC" w14:textId="198C53EB" w:rsidR="00887023" w:rsidRPr="00EF4621" w:rsidRDefault="00887023">
      <w:pPr>
        <w:rPr>
          <w:rFonts w:ascii="Times New Roman" w:hAnsi="Times New Roman" w:cs="Times New Roman"/>
          <w:b/>
          <w:bCs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br w:type="page"/>
      </w:r>
    </w:p>
    <w:p w14:paraId="377C2029" w14:textId="77777777" w:rsidR="00843A2E" w:rsidRPr="00EF4621" w:rsidRDefault="00843A2E" w:rsidP="00843A2E">
      <w:pPr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667AB83F" w14:textId="0613B584" w:rsidR="00843A2E" w:rsidRPr="00EF4621" w:rsidRDefault="00843A2E" w:rsidP="00843A2E">
      <w:pPr>
        <w:jc w:val="center"/>
        <w:rPr>
          <w:rFonts w:ascii="Times New Roman" w:hAnsi="Times New Roman" w:cs="Times New Roman"/>
          <w:b/>
          <w:bCs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>Figure S4</w:t>
      </w:r>
    </w:p>
    <w:p w14:paraId="33444A92" w14:textId="44E44036" w:rsidR="005F2F12" w:rsidRPr="00EF4621" w:rsidRDefault="005F2F12" w:rsidP="00843A2E">
      <w:pPr>
        <w:rPr>
          <w:b/>
          <w:bCs/>
          <w:lang w:val="en-US"/>
        </w:rPr>
      </w:pPr>
    </w:p>
    <w:p w14:paraId="5DED8C51" w14:textId="48BB7D10" w:rsidR="005F2F12" w:rsidRPr="00EF4621" w:rsidRDefault="005F2F12" w:rsidP="005F2F12">
      <w:pPr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 xml:space="preserve">Figure </w:t>
      </w:r>
      <w:r w:rsidR="00843A2E" w:rsidRPr="00EF4621">
        <w:rPr>
          <w:rFonts w:ascii="Times New Roman" w:hAnsi="Times New Roman" w:cs="Times New Roman"/>
          <w:b/>
          <w:bCs/>
          <w:lang w:val="en-US"/>
        </w:rPr>
        <w:t>S4</w:t>
      </w:r>
      <w:r w:rsidRPr="00EF4621">
        <w:rPr>
          <w:rFonts w:ascii="Times New Roman" w:hAnsi="Times New Roman" w:cs="Times New Roman"/>
          <w:b/>
          <w:bCs/>
          <w:lang w:val="en-US"/>
        </w:rPr>
        <w:t xml:space="preserve">: </w:t>
      </w:r>
      <w:r w:rsidRPr="00EF4621">
        <w:rPr>
          <w:rFonts w:ascii="Times New Roman" w:hAnsi="Times New Roman" w:cs="Times New Roman"/>
          <w:lang w:val="en-US"/>
        </w:rPr>
        <w:t>linear correlation between differences in Heart Rate (bpm) and QT/QTc variations (</w:t>
      </w:r>
      <w:r w:rsidRPr="00EF4621">
        <w:rPr>
          <w:rFonts w:ascii="Times New Roman" w:hAnsi="Times New Roman" w:cs="Times New Roman"/>
          <w:lang w:val="en-US"/>
        </w:rPr>
        <w:sym w:font="Symbol" w:char="F044"/>
      </w:r>
      <w:r w:rsidRPr="00EF4621">
        <w:rPr>
          <w:rFonts w:ascii="Times New Roman" w:hAnsi="Times New Roman" w:cs="Times New Roman"/>
          <w:lang w:val="en-US"/>
        </w:rPr>
        <w:t xml:space="preserve">QT / </w:t>
      </w:r>
      <w:r w:rsidRPr="00EF4621">
        <w:rPr>
          <w:rFonts w:ascii="Times New Roman" w:hAnsi="Times New Roman" w:cs="Times New Roman"/>
          <w:lang w:val="en-US"/>
        </w:rPr>
        <w:sym w:font="Symbol" w:char="F044"/>
      </w:r>
      <w:r w:rsidRPr="00EF4621">
        <w:rPr>
          <w:rFonts w:ascii="Times New Roman" w:hAnsi="Times New Roman" w:cs="Times New Roman"/>
          <w:lang w:val="en-US"/>
        </w:rPr>
        <w:t>QTc) (</w:t>
      </w:r>
      <w:proofErr w:type="spellStart"/>
      <w:r w:rsidRPr="00EF4621">
        <w:rPr>
          <w:rFonts w:ascii="Times New Roman" w:hAnsi="Times New Roman" w:cs="Times New Roman"/>
          <w:lang w:val="en-US"/>
        </w:rPr>
        <w:t>ms</w:t>
      </w:r>
      <w:proofErr w:type="spellEnd"/>
      <w:r w:rsidRPr="00EF4621">
        <w:rPr>
          <w:rFonts w:ascii="Times New Roman" w:hAnsi="Times New Roman" w:cs="Times New Roman"/>
          <w:lang w:val="en-US"/>
        </w:rPr>
        <w:t xml:space="preserve">). </w:t>
      </w:r>
    </w:p>
    <w:p w14:paraId="7D2CF1FD" w14:textId="77777777" w:rsidR="005F2F12" w:rsidRPr="00EF4621" w:rsidRDefault="005F2F12" w:rsidP="005F2F12">
      <w:pPr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lang w:val="en-US"/>
        </w:rPr>
        <w:t xml:space="preserve">Panel A – QT interval; Panel B – QTc </w:t>
      </w:r>
      <w:proofErr w:type="spellStart"/>
      <w:r w:rsidRPr="00EF4621">
        <w:rPr>
          <w:rFonts w:ascii="Times New Roman" w:hAnsi="Times New Roman" w:cs="Times New Roman"/>
          <w:lang w:val="en-US"/>
        </w:rPr>
        <w:t>Bazett</w:t>
      </w:r>
      <w:proofErr w:type="spellEnd"/>
      <w:r w:rsidRPr="00EF4621">
        <w:rPr>
          <w:rFonts w:ascii="Times New Roman" w:hAnsi="Times New Roman" w:cs="Times New Roman"/>
          <w:lang w:val="en-US"/>
        </w:rPr>
        <w:t xml:space="preserve">; Panel C: QTc </w:t>
      </w:r>
      <w:proofErr w:type="spellStart"/>
      <w:r w:rsidRPr="00EF4621">
        <w:rPr>
          <w:rFonts w:ascii="Times New Roman" w:hAnsi="Times New Roman" w:cs="Times New Roman"/>
          <w:lang w:val="en-US"/>
        </w:rPr>
        <w:t>Fridericia</w:t>
      </w:r>
      <w:proofErr w:type="spellEnd"/>
      <w:r w:rsidRPr="00EF4621">
        <w:rPr>
          <w:rFonts w:ascii="Times New Roman" w:hAnsi="Times New Roman" w:cs="Times New Roman"/>
          <w:lang w:val="en-US"/>
        </w:rPr>
        <w:t>; Panel D: QTc Framingham</w:t>
      </w:r>
    </w:p>
    <w:p w14:paraId="404C6CB3" w14:textId="5C804C80" w:rsidR="005F2F12" w:rsidRPr="00EF4621" w:rsidRDefault="00887023" w:rsidP="005F2F12">
      <w:pPr>
        <w:rPr>
          <w:rFonts w:ascii="Times New Roman" w:hAnsi="Times New Roman" w:cs="Times New Roman"/>
          <w:lang w:val="en-US"/>
        </w:rPr>
      </w:pPr>
      <w:r w:rsidRPr="00EF4621">
        <w:rPr>
          <w:b/>
          <w:bCs/>
          <w:noProof/>
          <w:lang w:val="en-US"/>
        </w:rPr>
        <w:drawing>
          <wp:anchor distT="0" distB="0" distL="114300" distR="114300" simplePos="0" relativeHeight="251656192" behindDoc="0" locked="0" layoutInCell="1" allowOverlap="1" wp14:anchorId="688B2CB6" wp14:editId="7A27620C">
            <wp:simplePos x="0" y="0"/>
            <wp:positionH relativeFrom="column">
              <wp:posOffset>-253500</wp:posOffset>
            </wp:positionH>
            <wp:positionV relativeFrom="paragraph">
              <wp:posOffset>273198</wp:posOffset>
            </wp:positionV>
            <wp:extent cx="6643370" cy="5219700"/>
            <wp:effectExtent l="0" t="0" r="0" b="0"/>
            <wp:wrapSquare wrapText="bothSides"/>
            <wp:docPr id="5" name="Immagine 5" descr="Immagine che contiene testo, mappa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S4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3370" cy="5219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51A48A7" w14:textId="13AE02C2" w:rsidR="005F2F12" w:rsidRPr="00EF4621" w:rsidRDefault="005F2F12">
      <w:pPr>
        <w:rPr>
          <w:b/>
          <w:bCs/>
          <w:lang w:val="en-US"/>
        </w:rPr>
      </w:pPr>
    </w:p>
    <w:p w14:paraId="6F40AFF9" w14:textId="04DBB6BB" w:rsidR="00AD0E8D" w:rsidRPr="00EF4621" w:rsidRDefault="00AD0E8D" w:rsidP="00AD0E8D">
      <w:pPr>
        <w:jc w:val="center"/>
        <w:rPr>
          <w:b/>
          <w:bCs/>
          <w:lang w:val="en-US"/>
        </w:rPr>
      </w:pPr>
    </w:p>
    <w:p w14:paraId="0E1B4FF1" w14:textId="42F8851F" w:rsidR="000E6D47" w:rsidRPr="00EF4621" w:rsidRDefault="000E6D47">
      <w:pPr>
        <w:rPr>
          <w:b/>
          <w:bCs/>
          <w:lang w:val="en-US"/>
        </w:rPr>
      </w:pPr>
      <w:r w:rsidRPr="00EF4621">
        <w:rPr>
          <w:b/>
          <w:bCs/>
          <w:lang w:val="en-US"/>
        </w:rPr>
        <w:br w:type="page"/>
      </w:r>
    </w:p>
    <w:p w14:paraId="5317C54F" w14:textId="430536C8" w:rsidR="00AD0E8D" w:rsidRPr="00EF4621" w:rsidRDefault="000E6D47" w:rsidP="00AD0E8D">
      <w:pPr>
        <w:jc w:val="center"/>
        <w:rPr>
          <w:rFonts w:ascii="Times New Roman" w:hAnsi="Times New Roman" w:cs="Times New Roman"/>
          <w:b/>
          <w:bCs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lastRenderedPageBreak/>
        <w:t>Figure S5</w:t>
      </w:r>
    </w:p>
    <w:p w14:paraId="15E33794" w14:textId="15DF05D2" w:rsidR="000E6D47" w:rsidRPr="00EF4621" w:rsidRDefault="000E6D47" w:rsidP="00AD0E8D">
      <w:pPr>
        <w:jc w:val="center"/>
        <w:rPr>
          <w:b/>
          <w:bCs/>
          <w:lang w:val="en-US"/>
        </w:rPr>
      </w:pPr>
    </w:p>
    <w:p w14:paraId="4E5D1637" w14:textId="2D8535A1" w:rsidR="000E6D47" w:rsidRPr="00EF4621" w:rsidRDefault="000E6D47" w:rsidP="000E6D47">
      <w:pPr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 xml:space="preserve">Figure S5: </w:t>
      </w:r>
      <w:r w:rsidRPr="00EF4621">
        <w:rPr>
          <w:rFonts w:ascii="Times New Roman" w:hAnsi="Times New Roman" w:cs="Times New Roman"/>
          <w:lang w:val="en-US"/>
        </w:rPr>
        <w:t xml:space="preserve">tracing of monomorphic ventricular tachycardia events in patients treated with hydroxychloroquine. Panel A-B: patient 1; panel C-D: patient 2 </w:t>
      </w:r>
    </w:p>
    <w:p w14:paraId="1F3CA4C3" w14:textId="636F718C" w:rsidR="000E6D47" w:rsidRPr="00EF4621" w:rsidRDefault="000E6D47" w:rsidP="00AD0E8D">
      <w:pPr>
        <w:jc w:val="center"/>
        <w:rPr>
          <w:b/>
          <w:bCs/>
          <w:lang w:val="en-US"/>
        </w:rPr>
      </w:pPr>
      <w:r w:rsidRPr="00EF4621">
        <w:rPr>
          <w:b/>
          <w:bCs/>
          <w:noProof/>
          <w:lang w:val="en-US"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 wp14:anchorId="42DE7458" wp14:editId="5D0414C6">
                <wp:simplePos x="0" y="0"/>
                <wp:positionH relativeFrom="column">
                  <wp:posOffset>-518307</wp:posOffset>
                </wp:positionH>
                <wp:positionV relativeFrom="paragraph">
                  <wp:posOffset>183808</wp:posOffset>
                </wp:positionV>
                <wp:extent cx="6985635" cy="4777740"/>
                <wp:effectExtent l="0" t="0" r="0" b="0"/>
                <wp:wrapNone/>
                <wp:docPr id="15" name="Gruppo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985635" cy="4777740"/>
                          <a:chOff x="0" y="0"/>
                          <a:chExt cx="6985782" cy="4778131"/>
                        </a:xfrm>
                      </wpg:grpSpPr>
                      <wpg:grpSp>
                        <wpg:cNvPr id="8" name="Gruppo 8"/>
                        <wpg:cNvGrpSpPr/>
                        <wpg:grpSpPr>
                          <a:xfrm>
                            <a:off x="0" y="0"/>
                            <a:ext cx="6985782" cy="4778131"/>
                            <a:chOff x="0" y="0"/>
                            <a:chExt cx="6985782" cy="4778131"/>
                          </a:xfrm>
                        </wpg:grpSpPr>
                        <pic:pic xmlns:pic="http://schemas.openxmlformats.org/drawingml/2006/picture">
                          <pic:nvPicPr>
                            <pic:cNvPr id="7" name="Immagine 6" descr="Immagine che contiene testo&#10;&#10;Descrizione generata automaticamente">
                              <a:extLst>
                                <a:ext uri="{FF2B5EF4-FFF2-40B4-BE49-F238E27FC236}">
                                  <a16:creationId xmlns:a16="http://schemas.microsoft.com/office/drawing/2014/main" id="{FED5F7E3-9DF2-564C-A27A-0FA8CF9829A2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167" t="18626" r="8750" b="14706"/>
                            <a:stretch/>
                          </pic:blipFill>
                          <pic:spPr>
                            <a:xfrm>
                              <a:off x="0" y="0"/>
                              <a:ext cx="3381375" cy="253619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1" name="Segnaposto contenuto 10">
                              <a:extLst>
                                <a:ext uri="{FF2B5EF4-FFF2-40B4-BE49-F238E27FC236}">
                                  <a16:creationId xmlns:a16="http://schemas.microsoft.com/office/drawing/2014/main" id="{C91D7109-18CF-E248-99D4-A7B1A1C169FD}"/>
                                </a:ext>
                              </a:extLst>
                            </pic:cNvPr>
                            <pic:cNvPicPr>
                              <a:picLocks noGrp="1" noChangeAspect="1"/>
                            </pic:cNvPicPr>
                          </pic:nvPicPr>
                          <pic:blipFill rotWithShape="1">
                            <a:blip r:embed="rId1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0675" r="17499" b="7426"/>
                            <a:stretch/>
                          </pic:blipFill>
                          <pic:spPr>
                            <a:xfrm>
                              <a:off x="3384062" y="0"/>
                              <a:ext cx="3601720" cy="253619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1" name="Immagine 6">
                              <a:extLst>
                                <a:ext uri="{FF2B5EF4-FFF2-40B4-BE49-F238E27FC236}">
                                  <a16:creationId xmlns:a16="http://schemas.microsoft.com/office/drawing/2014/main" id="{F48A44DF-6B08-6643-AF6D-C4270EF27658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126" r="-2" b="14296"/>
                            <a:stretch/>
                          </pic:blipFill>
                          <pic:spPr bwMode="auto">
                            <a:xfrm>
                              <a:off x="0" y="2555631"/>
                              <a:ext cx="3821430" cy="2222500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6" name="Immagine 4">
                              <a:extLst>
                                <a:ext uri="{FF2B5EF4-FFF2-40B4-BE49-F238E27FC236}">
                                  <a16:creationId xmlns:a16="http://schemas.microsoft.com/office/drawing/2014/main" id="{CD9D9256-0F98-3040-9AE6-343702790FA4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7099" r="-2" b="6920"/>
                            <a:stretch/>
                          </pic:blipFill>
                          <pic:spPr>
                            <a:xfrm>
                              <a:off x="3860800" y="2532185"/>
                              <a:ext cx="3123565" cy="222250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wps:wsp>
                        <wps:cNvPr id="10" name="Casella di testo 10"/>
                        <wps:cNvSpPr txBox="1"/>
                        <wps:spPr>
                          <a:xfrm rot="10800000" flipV="1">
                            <a:off x="0" y="7815"/>
                            <a:ext cx="359020" cy="249604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660EF71" w14:textId="5BA71944" w:rsidR="000E6D47" w:rsidRPr="000E6D47" w:rsidRDefault="000E6D47">
                              <w:pPr>
                                <w:rPr>
                                  <w:b/>
                                  <w:bCs/>
                                  <w:color w:val="FF0000"/>
                                </w:rPr>
                              </w:pPr>
                              <w:r w:rsidRPr="000E6D47">
                                <w:rPr>
                                  <w:b/>
                                  <w:bCs/>
                                  <w:color w:val="FF0000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Casella di testo 12"/>
                        <wps:cNvSpPr txBox="1"/>
                        <wps:spPr>
                          <a:xfrm rot="10800000" flipV="1">
                            <a:off x="3501292" y="54708"/>
                            <a:ext cx="359020" cy="249604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8E25704" w14:textId="0F7F92D5" w:rsidR="000E6D47" w:rsidRPr="000E6D47" w:rsidRDefault="000E6D47" w:rsidP="000E6D47">
                              <w:pPr>
                                <w:rPr>
                                  <w:b/>
                                  <w:bCs/>
                                  <w:color w:val="FF0000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color w:val="FF0000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" name="Casella di testo 13"/>
                        <wps:cNvSpPr txBox="1"/>
                        <wps:spPr>
                          <a:xfrm rot="10800000" flipV="1">
                            <a:off x="0" y="2649415"/>
                            <a:ext cx="359020" cy="249604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8FCA14C" w14:textId="2AA4A582" w:rsidR="000E6D47" w:rsidRPr="000E6D47" w:rsidRDefault="000E6D47" w:rsidP="000E6D47">
                              <w:pPr>
                                <w:rPr>
                                  <w:b/>
                                  <w:bCs/>
                                  <w:color w:val="FF0000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color w:val="FF0000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" name="Casella di testo 14"/>
                        <wps:cNvSpPr txBox="1"/>
                        <wps:spPr>
                          <a:xfrm rot="10800000" flipV="1">
                            <a:off x="3970215" y="2649415"/>
                            <a:ext cx="359020" cy="249604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04E6AEA" w14:textId="451DADF6" w:rsidR="000E6D47" w:rsidRPr="000E6D47" w:rsidRDefault="000E6D47" w:rsidP="000E6D47">
                              <w:pPr>
                                <w:rPr>
                                  <w:b/>
                                  <w:bCs/>
                                  <w:color w:val="FF0000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color w:val="FF0000"/>
                                </w:rPr>
                                <w:t>D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2DE7458" id="Gruppo 15" o:spid="_x0000_s1026" style="position:absolute;left:0;text-align:left;margin-left:-40.8pt;margin-top:14.45pt;width:550.05pt;height:376.2pt;z-index:251670528" coordsize="69857,47781" o:gfxdata="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">
                <v:group id="Gruppo 8" o:spid="_x0000_s1027" style="position:absolute;width:69857;height:47781" coordsize="69857,47781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&#13;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Immagine 6" o:spid="_x0000_s1028" type="#_x0000_t75" alt="Immagine che contiene testo&#10;&#10;Descrizione generata automaticamente" style="position:absolute;width:33813;height:2536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">
                    <v:imagedata r:id="rId15" o:title="Immagine che contiene testo&#10;&#10;Descrizione generata automaticamente" croptop="12207f" cropbottom="9638f" cropleft="2731f" cropright="5734f"/>
                  </v:shape>
                  <v:shape id="Immagine 6" o:spid="_x0000_s1030" type="#_x0000_t75" style="position:absolute;top:25556;width:38214;height:2222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">
                    <v:imagedata r:id="rId16" o:title="" croptop="5325f" cropbottom="9369f" cropright="-1f"/>
                  </v:shape>
                  <v:shape id="Immagine 4" o:spid="_x0000_s1031" type="#_x0000_t75" style="position:absolute;left:38608;top:25321;width:31235;height:2222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">
                    <v:imagedata r:id="rId17" o:title="" croptop="4652f" cropbottom="4535f" cropright="-1f"/>
                  </v:shape>
                </v:group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Casella di testo 10" o:spid="_x0000_s1032" type="#_x0000_t202" style="position:absolute;top:78;width:3590;height:2496;rotation:180;flip:y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" filled="f" stroked="f" strokeweight=".5pt">
                  <v:textbox>
                    <w:txbxContent>
                      <w:p w14:paraId="4660EF71" w14:textId="5BA71944" w:rsidR="000E6D47" w:rsidRPr="000E6D47" w:rsidRDefault="000E6D47">
                        <w:pPr>
                          <w:rPr>
                            <w:b/>
                            <w:bCs/>
                            <w:color w:val="FF0000"/>
                          </w:rPr>
                        </w:pPr>
                        <w:r w:rsidRPr="000E6D47">
                          <w:rPr>
                            <w:b/>
                            <w:bCs/>
                            <w:color w:val="FF0000"/>
                          </w:rPr>
                          <w:t>A</w:t>
                        </w:r>
                      </w:p>
                    </w:txbxContent>
                  </v:textbox>
                </v:shape>
                <v:shape id="Casella di testo 12" o:spid="_x0000_s1033" type="#_x0000_t202" style="position:absolute;left:35012;top:547;width:3591;height:2496;rotation:180;flip:y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" filled="f" stroked="f" strokeweight=".5pt">
                  <v:textbox>
                    <w:txbxContent>
                      <w:p w14:paraId="68E25704" w14:textId="0F7F92D5" w:rsidR="000E6D47" w:rsidRPr="000E6D47" w:rsidRDefault="000E6D47" w:rsidP="000E6D47">
                        <w:pPr>
                          <w:rPr>
                            <w:b/>
                            <w:bCs/>
                            <w:color w:val="FF0000"/>
                          </w:rPr>
                        </w:pPr>
                        <w:r>
                          <w:rPr>
                            <w:b/>
                            <w:bCs/>
                            <w:color w:val="FF0000"/>
                          </w:rPr>
                          <w:t>B</w:t>
                        </w:r>
                      </w:p>
                    </w:txbxContent>
                  </v:textbox>
                </v:shape>
                <v:shape id="Casella di testo 13" o:spid="_x0000_s1034" type="#_x0000_t202" style="position:absolute;top:26494;width:3590;height:2496;rotation:180;flip:y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" filled="f" stroked="f" strokeweight=".5pt">
                  <v:textbox>
                    <w:txbxContent>
                      <w:p w14:paraId="38FCA14C" w14:textId="2AA4A582" w:rsidR="000E6D47" w:rsidRPr="000E6D47" w:rsidRDefault="000E6D47" w:rsidP="000E6D47">
                        <w:pPr>
                          <w:rPr>
                            <w:b/>
                            <w:bCs/>
                            <w:color w:val="FF0000"/>
                          </w:rPr>
                        </w:pPr>
                        <w:r>
                          <w:rPr>
                            <w:b/>
                            <w:bCs/>
                            <w:color w:val="FF0000"/>
                          </w:rPr>
                          <w:t>C</w:t>
                        </w:r>
                      </w:p>
                    </w:txbxContent>
                  </v:textbox>
                </v:shape>
                <v:shape id="Casella di testo 14" o:spid="_x0000_s1035" type="#_x0000_t202" style="position:absolute;left:39702;top:26494;width:3590;height:2496;rotation:180;flip:y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" filled="f" stroked="f" strokeweight=".5pt">
                  <v:textbox>
                    <w:txbxContent>
                      <w:p w14:paraId="304E6AEA" w14:textId="451DADF6" w:rsidR="000E6D47" w:rsidRPr="000E6D47" w:rsidRDefault="000E6D47" w:rsidP="000E6D47">
                        <w:pPr>
                          <w:rPr>
                            <w:b/>
                            <w:bCs/>
                            <w:color w:val="FF0000"/>
                          </w:rPr>
                        </w:pPr>
                        <w:r>
                          <w:rPr>
                            <w:b/>
                            <w:bCs/>
                            <w:color w:val="FF0000"/>
                          </w:rPr>
                          <w:t>D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098CFEE1" w14:textId="77ADD91F" w:rsidR="001E3313" w:rsidRPr="00EF4621" w:rsidRDefault="001E3313" w:rsidP="000E6D47">
      <w:pPr>
        <w:rPr>
          <w:b/>
          <w:bCs/>
          <w:lang w:val="en-US"/>
        </w:rPr>
      </w:pPr>
    </w:p>
    <w:p w14:paraId="2FACCE54" w14:textId="665F0919" w:rsidR="00887023" w:rsidRPr="00EF4621" w:rsidRDefault="00887023" w:rsidP="00AD0E8D">
      <w:pPr>
        <w:jc w:val="center"/>
        <w:rPr>
          <w:b/>
          <w:bCs/>
          <w:lang w:val="en-US"/>
        </w:rPr>
      </w:pPr>
    </w:p>
    <w:p w14:paraId="6B942712" w14:textId="2DABBE0C" w:rsidR="00887023" w:rsidRPr="00EF4621" w:rsidRDefault="00887023" w:rsidP="00AD0E8D">
      <w:pPr>
        <w:jc w:val="center"/>
        <w:rPr>
          <w:b/>
          <w:bCs/>
          <w:lang w:val="en-US"/>
        </w:rPr>
      </w:pPr>
    </w:p>
    <w:p w14:paraId="30A6AA67" w14:textId="04E3F54F" w:rsidR="00887023" w:rsidRPr="00EF4621" w:rsidRDefault="00887023" w:rsidP="00AD0E8D">
      <w:pPr>
        <w:jc w:val="center"/>
        <w:rPr>
          <w:b/>
          <w:bCs/>
          <w:lang w:val="en-US"/>
        </w:rPr>
      </w:pPr>
    </w:p>
    <w:p w14:paraId="38467A8B" w14:textId="02D7EBBC" w:rsidR="00887023" w:rsidRPr="00EF4621" w:rsidRDefault="00887023" w:rsidP="00AD0E8D">
      <w:pPr>
        <w:jc w:val="center"/>
        <w:rPr>
          <w:b/>
          <w:bCs/>
          <w:lang w:val="en-US"/>
        </w:rPr>
      </w:pPr>
    </w:p>
    <w:p w14:paraId="307B387B" w14:textId="77777777" w:rsidR="00887023" w:rsidRPr="00EF4621" w:rsidRDefault="00887023" w:rsidP="00AD0E8D">
      <w:pPr>
        <w:jc w:val="center"/>
        <w:rPr>
          <w:b/>
          <w:bCs/>
          <w:lang w:val="en-US"/>
        </w:rPr>
      </w:pPr>
    </w:p>
    <w:p w14:paraId="77470593" w14:textId="7AADC199" w:rsidR="001E3313" w:rsidRPr="00EF4621" w:rsidRDefault="001E3313" w:rsidP="00AD0E8D">
      <w:pPr>
        <w:jc w:val="center"/>
        <w:rPr>
          <w:b/>
          <w:bCs/>
          <w:lang w:val="en-US"/>
        </w:rPr>
      </w:pPr>
    </w:p>
    <w:p w14:paraId="76E91738" w14:textId="672CBD4C" w:rsidR="001E3313" w:rsidRPr="00EF4621" w:rsidRDefault="001E3313" w:rsidP="00AD0E8D">
      <w:pPr>
        <w:jc w:val="center"/>
        <w:rPr>
          <w:b/>
          <w:bCs/>
          <w:lang w:val="en-US"/>
        </w:rPr>
      </w:pPr>
    </w:p>
    <w:p w14:paraId="3A66F37D" w14:textId="6794FC0B" w:rsidR="001E3313" w:rsidRPr="00EF4621" w:rsidRDefault="001E3313">
      <w:pPr>
        <w:rPr>
          <w:b/>
          <w:bCs/>
          <w:lang w:val="en-US"/>
        </w:rPr>
      </w:pPr>
      <w:r w:rsidRPr="00EF4621">
        <w:rPr>
          <w:b/>
          <w:bCs/>
          <w:lang w:val="en-US"/>
        </w:rPr>
        <w:br w:type="page"/>
      </w:r>
    </w:p>
    <w:p w14:paraId="124E8819" w14:textId="77777777" w:rsidR="008E0469" w:rsidRPr="00EF4621" w:rsidRDefault="008E0469" w:rsidP="00AD0E8D">
      <w:pPr>
        <w:jc w:val="center"/>
        <w:rPr>
          <w:lang w:val="en-US"/>
        </w:rPr>
      </w:pPr>
    </w:p>
    <w:p w14:paraId="69C7E02D" w14:textId="63C3D832" w:rsidR="008E0469" w:rsidRPr="00EF4621" w:rsidRDefault="008E0469" w:rsidP="00AD0E8D">
      <w:pPr>
        <w:jc w:val="center"/>
        <w:rPr>
          <w:lang w:val="en-US"/>
        </w:rPr>
      </w:pPr>
    </w:p>
    <w:p w14:paraId="6B49EDAC" w14:textId="0E2FD4D3" w:rsidR="00777130" w:rsidRPr="00EF4621" w:rsidRDefault="00777130" w:rsidP="00AD0E8D">
      <w:pPr>
        <w:jc w:val="center"/>
        <w:rPr>
          <w:lang w:val="en-US"/>
        </w:rPr>
      </w:pPr>
    </w:p>
    <w:p w14:paraId="5C046783" w14:textId="3003E3A8" w:rsidR="00777130" w:rsidRPr="00EF4621" w:rsidRDefault="00777130" w:rsidP="00AD0E8D">
      <w:pPr>
        <w:jc w:val="center"/>
        <w:rPr>
          <w:lang w:val="en-US"/>
        </w:rPr>
      </w:pPr>
    </w:p>
    <w:p w14:paraId="2041806C" w14:textId="0BE8614A" w:rsidR="00777130" w:rsidRPr="00EF4621" w:rsidRDefault="00777130" w:rsidP="00AD0E8D">
      <w:pPr>
        <w:jc w:val="center"/>
        <w:rPr>
          <w:lang w:val="en-US"/>
        </w:rPr>
      </w:pPr>
    </w:p>
    <w:p w14:paraId="6CE9143E" w14:textId="44BA8FDA" w:rsidR="00777130" w:rsidRPr="00EF4621" w:rsidRDefault="00777130" w:rsidP="00AD0E8D">
      <w:pPr>
        <w:jc w:val="center"/>
        <w:rPr>
          <w:lang w:val="en-US"/>
        </w:rPr>
      </w:pPr>
    </w:p>
    <w:p w14:paraId="442D6574" w14:textId="1C99E304" w:rsidR="00777130" w:rsidRPr="00EF4621" w:rsidRDefault="00777130" w:rsidP="00AD0E8D">
      <w:pPr>
        <w:jc w:val="center"/>
        <w:rPr>
          <w:lang w:val="en-US"/>
        </w:rPr>
      </w:pPr>
    </w:p>
    <w:p w14:paraId="56A6DC0E" w14:textId="5A54E97D" w:rsidR="00777130" w:rsidRPr="00EF4621" w:rsidRDefault="00777130" w:rsidP="00AD0E8D">
      <w:pPr>
        <w:jc w:val="center"/>
        <w:rPr>
          <w:lang w:val="en-US"/>
        </w:rPr>
      </w:pPr>
    </w:p>
    <w:p w14:paraId="068E498A" w14:textId="1BA7E08B" w:rsidR="00777130" w:rsidRPr="00EF4621" w:rsidRDefault="00777130" w:rsidP="00AD0E8D">
      <w:pPr>
        <w:jc w:val="center"/>
        <w:rPr>
          <w:lang w:val="en-US"/>
        </w:rPr>
      </w:pPr>
    </w:p>
    <w:p w14:paraId="125DEAD2" w14:textId="38064837" w:rsidR="00777130" w:rsidRPr="00EF4621" w:rsidRDefault="00777130" w:rsidP="00AD0E8D">
      <w:pPr>
        <w:jc w:val="center"/>
        <w:rPr>
          <w:lang w:val="en-US"/>
        </w:rPr>
      </w:pPr>
    </w:p>
    <w:p w14:paraId="640D3C39" w14:textId="6ACC332B" w:rsidR="00777130" w:rsidRPr="00EF4621" w:rsidRDefault="00777130" w:rsidP="00AD0E8D">
      <w:pPr>
        <w:jc w:val="center"/>
        <w:rPr>
          <w:lang w:val="en-US"/>
        </w:rPr>
      </w:pPr>
    </w:p>
    <w:p w14:paraId="36D3D801" w14:textId="7812810A" w:rsidR="00777130" w:rsidRPr="00EF4621" w:rsidRDefault="00777130" w:rsidP="00AD0E8D">
      <w:pPr>
        <w:jc w:val="center"/>
        <w:rPr>
          <w:lang w:val="en-US"/>
        </w:rPr>
      </w:pPr>
    </w:p>
    <w:p w14:paraId="78ED654D" w14:textId="465420CD" w:rsidR="00777130" w:rsidRPr="00EF4621" w:rsidRDefault="00777130" w:rsidP="00AD0E8D">
      <w:pPr>
        <w:jc w:val="center"/>
        <w:rPr>
          <w:lang w:val="en-US"/>
        </w:rPr>
      </w:pPr>
    </w:p>
    <w:p w14:paraId="247B2C9E" w14:textId="246B8291" w:rsidR="00777130" w:rsidRPr="00EF4621" w:rsidRDefault="00777130" w:rsidP="00AD0E8D">
      <w:pPr>
        <w:jc w:val="center"/>
        <w:rPr>
          <w:lang w:val="en-US"/>
        </w:rPr>
      </w:pPr>
    </w:p>
    <w:p w14:paraId="4B7CADFF" w14:textId="092BE7C2" w:rsidR="00777130" w:rsidRPr="00EF4621" w:rsidRDefault="00777130" w:rsidP="00AD0E8D">
      <w:pPr>
        <w:jc w:val="center"/>
        <w:rPr>
          <w:lang w:val="en-US"/>
        </w:rPr>
      </w:pPr>
    </w:p>
    <w:p w14:paraId="7466A1F7" w14:textId="20606C2E" w:rsidR="00777130" w:rsidRPr="00EF4621" w:rsidRDefault="00777130" w:rsidP="00AD0E8D">
      <w:pPr>
        <w:jc w:val="center"/>
        <w:rPr>
          <w:lang w:val="en-US"/>
        </w:rPr>
      </w:pPr>
    </w:p>
    <w:p w14:paraId="2E22E678" w14:textId="0BF0678F" w:rsidR="00777130" w:rsidRPr="00EF4621" w:rsidRDefault="00777130" w:rsidP="00AD0E8D">
      <w:pPr>
        <w:jc w:val="center"/>
        <w:rPr>
          <w:lang w:val="en-US"/>
        </w:rPr>
      </w:pPr>
    </w:p>
    <w:p w14:paraId="20C183E3" w14:textId="3AED5203" w:rsidR="00777130" w:rsidRPr="00EF4621" w:rsidRDefault="00777130" w:rsidP="00AD0E8D">
      <w:pPr>
        <w:jc w:val="center"/>
        <w:rPr>
          <w:lang w:val="en-US"/>
        </w:rPr>
      </w:pPr>
    </w:p>
    <w:p w14:paraId="3D701FEC" w14:textId="11856A9E" w:rsidR="00777130" w:rsidRPr="00EF4621" w:rsidRDefault="00777130" w:rsidP="00AD0E8D">
      <w:pPr>
        <w:jc w:val="center"/>
        <w:rPr>
          <w:lang w:val="en-US"/>
        </w:rPr>
      </w:pPr>
    </w:p>
    <w:p w14:paraId="4657E69F" w14:textId="35373695" w:rsidR="00777130" w:rsidRPr="00EF4621" w:rsidRDefault="00777130" w:rsidP="00AD0E8D">
      <w:pPr>
        <w:jc w:val="center"/>
        <w:rPr>
          <w:lang w:val="en-US"/>
        </w:rPr>
      </w:pPr>
    </w:p>
    <w:p w14:paraId="2235BD49" w14:textId="02AB541E" w:rsidR="00777130" w:rsidRPr="00EF4621" w:rsidRDefault="00777130" w:rsidP="00AD0E8D">
      <w:pPr>
        <w:jc w:val="center"/>
        <w:rPr>
          <w:lang w:val="en-US"/>
        </w:rPr>
      </w:pPr>
    </w:p>
    <w:p w14:paraId="42073382" w14:textId="294FE61C" w:rsidR="001A0BA7" w:rsidRPr="00EF4621" w:rsidRDefault="001A0BA7" w:rsidP="00D42A0C">
      <w:pPr>
        <w:rPr>
          <w:lang w:val="en-US"/>
        </w:rPr>
      </w:pPr>
    </w:p>
    <w:p w14:paraId="664E8F1B" w14:textId="77777777" w:rsidR="001A0BA7" w:rsidRPr="00EF4621" w:rsidRDefault="001A0BA7" w:rsidP="001A0BA7">
      <w:pPr>
        <w:rPr>
          <w:lang w:val="en-US"/>
        </w:rPr>
      </w:pPr>
    </w:p>
    <w:p w14:paraId="54B8B816" w14:textId="77777777" w:rsidR="00B364A0" w:rsidRPr="00EF4621" w:rsidRDefault="00B364A0" w:rsidP="00B364A0">
      <w:pPr>
        <w:rPr>
          <w:rFonts w:ascii="Times New Roman" w:hAnsi="Times New Roman" w:cs="Times New Roman"/>
          <w:lang w:val="en-US"/>
        </w:rPr>
      </w:pPr>
    </w:p>
    <w:p w14:paraId="4D7B08C5" w14:textId="77777777" w:rsidR="00B364A0" w:rsidRPr="00EF4621" w:rsidRDefault="00B364A0" w:rsidP="00B364A0">
      <w:pPr>
        <w:rPr>
          <w:rFonts w:ascii="Times New Roman" w:hAnsi="Times New Roman" w:cs="Times New Roman"/>
          <w:lang w:val="en-US"/>
        </w:rPr>
      </w:pPr>
    </w:p>
    <w:p w14:paraId="040C532C" w14:textId="77777777" w:rsidR="00B364A0" w:rsidRPr="00EF4621" w:rsidRDefault="00B364A0" w:rsidP="00B364A0">
      <w:pPr>
        <w:rPr>
          <w:rFonts w:ascii="Times New Roman" w:hAnsi="Times New Roman" w:cs="Times New Roman"/>
          <w:lang w:val="en-US"/>
        </w:rPr>
      </w:pPr>
    </w:p>
    <w:p w14:paraId="67DF7E26" w14:textId="77777777" w:rsidR="00B364A0" w:rsidRPr="00EF4621" w:rsidRDefault="00B364A0" w:rsidP="00B364A0">
      <w:pPr>
        <w:rPr>
          <w:rFonts w:ascii="Times New Roman" w:hAnsi="Times New Roman" w:cs="Times New Roman"/>
          <w:lang w:val="en-US"/>
        </w:rPr>
      </w:pPr>
    </w:p>
    <w:p w14:paraId="03F7565E" w14:textId="42545F44" w:rsidR="00B364A0" w:rsidRPr="00EF4621" w:rsidRDefault="00B364A0" w:rsidP="00B364A0">
      <w:pPr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 xml:space="preserve">Table S2 – </w:t>
      </w:r>
      <w:r w:rsidRPr="00EF4621">
        <w:rPr>
          <w:rFonts w:ascii="Times New Roman" w:hAnsi="Times New Roman" w:cs="Times New Roman"/>
          <w:lang w:val="en-US"/>
        </w:rPr>
        <w:t>QT/QTc modifications per clinical setting: no significant differences in the entity of the QT/QTc modification from baseline was observed among groups</w:t>
      </w:r>
    </w:p>
    <w:p w14:paraId="39D799E8" w14:textId="5AFA6A83" w:rsidR="00B364A0" w:rsidRPr="00EF4621" w:rsidRDefault="00681FD9" w:rsidP="00B364A0">
      <w:pPr>
        <w:rPr>
          <w:rFonts w:ascii="Times New Roman" w:hAnsi="Times New Roman" w:cs="Times New Roman"/>
          <w:lang w:val="en-US"/>
        </w:rPr>
      </w:pPr>
      <w:r w:rsidRPr="00EF4621">
        <w:rPr>
          <w:rFonts w:ascii="Symbol" w:hAnsi="Symbol" w:cs="Times New Roman"/>
          <w:lang w:val="en-US"/>
        </w:rPr>
        <w:t>D</w:t>
      </w:r>
      <w:r w:rsidRPr="00EF4621">
        <w:rPr>
          <w:rFonts w:ascii="Times New Roman" w:hAnsi="Times New Roman" w:cs="Times New Roman"/>
          <w:lang w:val="en-US"/>
        </w:rPr>
        <w:t>QT/QTc</w:t>
      </w:r>
      <w:r w:rsidR="00B364A0" w:rsidRPr="00EF4621">
        <w:rPr>
          <w:rFonts w:ascii="Times New Roman" w:hAnsi="Times New Roman" w:cs="Times New Roman"/>
          <w:lang w:val="en-US"/>
        </w:rPr>
        <w:t xml:space="preserve"> represents a difference between the </w:t>
      </w:r>
      <w:r w:rsidRPr="00EF4621">
        <w:rPr>
          <w:rFonts w:ascii="Times New Roman" w:hAnsi="Times New Roman" w:cs="Times New Roman"/>
          <w:lang w:val="en-US"/>
        </w:rPr>
        <w:t xml:space="preserve">QT/QTc value at </w:t>
      </w:r>
      <w:r w:rsidR="00B364A0" w:rsidRPr="00EF4621">
        <w:rPr>
          <w:rFonts w:ascii="Times New Roman" w:hAnsi="Times New Roman" w:cs="Times New Roman"/>
          <w:lang w:val="en-US"/>
        </w:rPr>
        <w:t>overall</w:t>
      </w:r>
      <w:r w:rsidRPr="00EF4621">
        <w:rPr>
          <w:rFonts w:ascii="Times New Roman" w:hAnsi="Times New Roman" w:cs="Times New Roman"/>
          <w:lang w:val="en-US"/>
        </w:rPr>
        <w:t xml:space="preserve"> a</w:t>
      </w:r>
      <w:r w:rsidR="00B364A0" w:rsidRPr="00EF4621">
        <w:rPr>
          <w:rFonts w:ascii="Times New Roman" w:hAnsi="Times New Roman" w:cs="Times New Roman"/>
          <w:lang w:val="en-US"/>
        </w:rPr>
        <w:t xml:space="preserve">nd </w:t>
      </w:r>
      <w:r w:rsidRPr="00EF4621">
        <w:rPr>
          <w:rFonts w:ascii="Times New Roman" w:hAnsi="Times New Roman" w:cs="Times New Roman"/>
          <w:lang w:val="en-US"/>
        </w:rPr>
        <w:t xml:space="preserve">at baseline ECG trace. </w:t>
      </w:r>
    </w:p>
    <w:p w14:paraId="42B91077" w14:textId="77777777" w:rsidR="00B364A0" w:rsidRPr="00EF4621" w:rsidRDefault="00B364A0" w:rsidP="00B364A0">
      <w:pPr>
        <w:rPr>
          <w:lang w:val="en-US"/>
        </w:rPr>
      </w:pPr>
    </w:p>
    <w:p w14:paraId="50B98789" w14:textId="77777777" w:rsidR="00B364A0" w:rsidRPr="00EF4621" w:rsidRDefault="00B364A0" w:rsidP="00B364A0">
      <w:pPr>
        <w:rPr>
          <w:lang w:val="en-US"/>
        </w:rPr>
      </w:pPr>
    </w:p>
    <w:tbl>
      <w:tblPr>
        <w:tblStyle w:val="Tabellaelenco6acolori1"/>
        <w:tblpPr w:leftFromText="141" w:rightFromText="141" w:vertAnchor="page" w:horzAnchor="margin" w:tblpXSpec="center" w:tblpY="2608"/>
        <w:tblW w:w="11207" w:type="dxa"/>
        <w:tblLayout w:type="fixed"/>
        <w:tblLook w:val="04A0" w:firstRow="1" w:lastRow="0" w:firstColumn="1" w:lastColumn="0" w:noHBand="0" w:noVBand="1"/>
      </w:tblPr>
      <w:tblGrid>
        <w:gridCol w:w="4820"/>
        <w:gridCol w:w="1740"/>
        <w:gridCol w:w="1776"/>
        <w:gridCol w:w="1776"/>
        <w:gridCol w:w="1095"/>
      </w:tblGrid>
      <w:tr w:rsidR="00EF4621" w:rsidRPr="00EF4621" w14:paraId="7FCC59A6" w14:textId="77777777" w:rsidTr="006D640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7" w:type="dxa"/>
            <w:gridSpan w:val="5"/>
          </w:tcPr>
          <w:p w14:paraId="78917898" w14:textId="7A61A94A" w:rsidR="00B364A0" w:rsidRPr="00EF4621" w:rsidRDefault="00B364A0" w:rsidP="006D6402">
            <w:pPr>
              <w:jc w:val="center"/>
              <w:rPr>
                <w:rFonts w:ascii="Times New Roman" w:eastAsia="Times New Roman" w:hAnsi="Times New Roman" w:cs="Times New Roman"/>
                <w:bCs w:val="0"/>
                <w:color w:val="auto"/>
                <w:sz w:val="28"/>
                <w:szCs w:val="28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sz w:val="28"/>
                <w:szCs w:val="28"/>
                <w:lang w:val="en-US"/>
              </w:rPr>
              <w:t>TableS</w:t>
            </w:r>
            <w:r w:rsidR="00D35035" w:rsidRPr="00EF4621">
              <w:rPr>
                <w:rFonts w:ascii="Times New Roman" w:eastAsia="Times New Roman" w:hAnsi="Times New Roman" w:cs="Times New Roman"/>
                <w:bCs w:val="0"/>
                <w:color w:val="auto"/>
                <w:sz w:val="28"/>
                <w:szCs w:val="28"/>
                <w:lang w:val="en-US"/>
              </w:rPr>
              <w:t>1</w:t>
            </w:r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sz w:val="28"/>
                <w:szCs w:val="28"/>
                <w:lang w:val="en-US"/>
              </w:rPr>
              <w:t xml:space="preserve"> – QT/QTc modifications per clinical setting</w:t>
            </w:r>
          </w:p>
        </w:tc>
      </w:tr>
      <w:tr w:rsidR="00EF4621" w:rsidRPr="00EF4621" w14:paraId="56E20452" w14:textId="77777777" w:rsidTr="006D64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  <w:noWrap/>
            <w:vAlign w:val="center"/>
          </w:tcPr>
          <w:p w14:paraId="5D982E03" w14:textId="77777777" w:rsidR="00B364A0" w:rsidRPr="00EF4621" w:rsidRDefault="00B364A0" w:rsidP="006D6402">
            <w:pPr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</w:pPr>
          </w:p>
        </w:tc>
        <w:tc>
          <w:tcPr>
            <w:tcW w:w="1740" w:type="dxa"/>
            <w:vAlign w:val="center"/>
          </w:tcPr>
          <w:p w14:paraId="322A1AE8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HT</w:t>
            </w:r>
          </w:p>
          <w:p w14:paraId="14570CC0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(n=126)</w:t>
            </w:r>
          </w:p>
        </w:tc>
        <w:tc>
          <w:tcPr>
            <w:tcW w:w="1776" w:type="dxa"/>
            <w:vAlign w:val="center"/>
          </w:tcPr>
          <w:p w14:paraId="6A90ECC0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MW</w:t>
            </w:r>
          </w:p>
          <w:p w14:paraId="54D77B22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(n=495)</w:t>
            </w:r>
          </w:p>
        </w:tc>
        <w:tc>
          <w:tcPr>
            <w:tcW w:w="1776" w:type="dxa"/>
          </w:tcPr>
          <w:p w14:paraId="699BAB14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ICU</w:t>
            </w:r>
          </w:p>
          <w:p w14:paraId="13FF1568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(n=28)</w:t>
            </w:r>
          </w:p>
        </w:tc>
        <w:tc>
          <w:tcPr>
            <w:tcW w:w="1095" w:type="dxa"/>
            <w:vAlign w:val="center"/>
          </w:tcPr>
          <w:p w14:paraId="3BE4E2EA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p</w:t>
            </w:r>
          </w:p>
        </w:tc>
      </w:tr>
      <w:tr w:rsidR="00EF4621" w:rsidRPr="00EF4621" w14:paraId="7B6BF34D" w14:textId="77777777" w:rsidTr="006D6402">
        <w:trPr>
          <w:trHeight w:val="1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  <w:noWrap/>
            <w:vAlign w:val="center"/>
          </w:tcPr>
          <w:p w14:paraId="37CCAB69" w14:textId="5979CFDB" w:rsidR="00B364A0" w:rsidRPr="00EF4621" w:rsidRDefault="00B364A0" w:rsidP="006D6402">
            <w:pPr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QT</w:t>
            </w:r>
            <w:r w:rsidRPr="00EF4621">
              <w:rPr>
                <w:rFonts w:ascii="Times New Roman" w:hAnsi="Times New Roman" w:cs="Times New Roman"/>
                <w:color w:val="auto"/>
                <w:vertAlign w:val="subscript"/>
                <w:lang w:val="en-US"/>
              </w:rPr>
              <w:t>overall</w:t>
            </w:r>
            <w:r w:rsidR="00681FD9" w:rsidRPr="00EF4621">
              <w:rPr>
                <w:rFonts w:ascii="Times New Roman" w:hAnsi="Times New Roman" w:cs="Times New Roman"/>
                <w:color w:val="auto"/>
                <w:vertAlign w:val="subscript"/>
                <w:lang w:val="en-US"/>
              </w:rPr>
              <w:t>-0</w:t>
            </w:r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 xml:space="preserve"> (</w:t>
            </w:r>
            <w:proofErr w:type="spellStart"/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ms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 xml:space="preserve">), 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  <w:t>median [IQR]</w:t>
            </w:r>
          </w:p>
        </w:tc>
        <w:tc>
          <w:tcPr>
            <w:tcW w:w="1740" w:type="dxa"/>
            <w:vAlign w:val="center"/>
          </w:tcPr>
          <w:p w14:paraId="41D8AB05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14</w:t>
            </w:r>
          </w:p>
          <w:p w14:paraId="3025AA6C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+11; +18]</w:t>
            </w:r>
          </w:p>
        </w:tc>
        <w:tc>
          <w:tcPr>
            <w:tcW w:w="1776" w:type="dxa"/>
          </w:tcPr>
          <w:p w14:paraId="3007AF47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13</w:t>
            </w:r>
          </w:p>
          <w:p w14:paraId="31DBF98E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+9; +18]</w:t>
            </w:r>
          </w:p>
        </w:tc>
        <w:tc>
          <w:tcPr>
            <w:tcW w:w="1776" w:type="dxa"/>
          </w:tcPr>
          <w:p w14:paraId="5F01905B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3</w:t>
            </w:r>
          </w:p>
          <w:p w14:paraId="5A0BCFBE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-21; +23]</w:t>
            </w:r>
          </w:p>
        </w:tc>
        <w:tc>
          <w:tcPr>
            <w:tcW w:w="1095" w:type="dxa"/>
            <w:vAlign w:val="center"/>
          </w:tcPr>
          <w:p w14:paraId="122DA051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0.498</w:t>
            </w:r>
          </w:p>
        </w:tc>
      </w:tr>
      <w:tr w:rsidR="00EF4621" w:rsidRPr="00EF4621" w14:paraId="6500118E" w14:textId="77777777" w:rsidTr="006D64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  <w:noWrap/>
            <w:vAlign w:val="center"/>
          </w:tcPr>
          <w:p w14:paraId="7761D3CB" w14:textId="662AE9A8" w:rsidR="00B364A0" w:rsidRPr="00EF4621" w:rsidRDefault="00B364A0" w:rsidP="006D6402">
            <w:pPr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QTc Bazett</w:t>
            </w:r>
            <w:r w:rsidRPr="00EF4621">
              <w:rPr>
                <w:rFonts w:ascii="Times New Roman" w:hAnsi="Times New Roman" w:cs="Times New Roman"/>
                <w:color w:val="auto"/>
                <w:vertAlign w:val="subscript"/>
                <w:lang w:val="en-US"/>
              </w:rPr>
              <w:t>overall</w:t>
            </w:r>
            <w:r w:rsidR="00681FD9" w:rsidRPr="00EF4621">
              <w:rPr>
                <w:rFonts w:ascii="Times New Roman" w:hAnsi="Times New Roman" w:cs="Times New Roman"/>
                <w:color w:val="auto"/>
                <w:vertAlign w:val="subscript"/>
                <w:lang w:val="en-US"/>
              </w:rPr>
              <w:t>-0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  <w:t xml:space="preserve"> </w:t>
            </w:r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(</w:t>
            </w:r>
            <w:proofErr w:type="spellStart"/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ms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 xml:space="preserve">), 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  <w:t>median [IQR]</w:t>
            </w:r>
          </w:p>
        </w:tc>
        <w:tc>
          <w:tcPr>
            <w:tcW w:w="1740" w:type="dxa"/>
            <w:vAlign w:val="center"/>
          </w:tcPr>
          <w:p w14:paraId="7F0718A4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-1</w:t>
            </w:r>
          </w:p>
          <w:p w14:paraId="4E493C32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-5; +4]</w:t>
            </w:r>
          </w:p>
        </w:tc>
        <w:tc>
          <w:tcPr>
            <w:tcW w:w="1776" w:type="dxa"/>
            <w:vAlign w:val="center"/>
          </w:tcPr>
          <w:p w14:paraId="6A97244D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7</w:t>
            </w:r>
          </w:p>
          <w:p w14:paraId="43588B85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+2; +12]</w:t>
            </w:r>
          </w:p>
        </w:tc>
        <w:tc>
          <w:tcPr>
            <w:tcW w:w="1776" w:type="dxa"/>
          </w:tcPr>
          <w:p w14:paraId="36ED3639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23</w:t>
            </w:r>
          </w:p>
          <w:p w14:paraId="4545F86E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-2; +48]</w:t>
            </w:r>
          </w:p>
        </w:tc>
        <w:tc>
          <w:tcPr>
            <w:tcW w:w="1095" w:type="dxa"/>
            <w:vAlign w:val="center"/>
          </w:tcPr>
          <w:p w14:paraId="285877FE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0.065</w:t>
            </w:r>
          </w:p>
        </w:tc>
      </w:tr>
      <w:tr w:rsidR="00EF4621" w:rsidRPr="00EF4621" w14:paraId="5DA56200" w14:textId="77777777" w:rsidTr="006D6402">
        <w:trPr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  <w:noWrap/>
            <w:vAlign w:val="center"/>
          </w:tcPr>
          <w:p w14:paraId="4EAE5CF6" w14:textId="5AD6CC8A" w:rsidR="00B364A0" w:rsidRPr="00EF4621" w:rsidRDefault="00B364A0" w:rsidP="006D6402">
            <w:pPr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QTc Fridericia</w:t>
            </w:r>
            <w:r w:rsidRPr="00EF4621">
              <w:rPr>
                <w:rFonts w:ascii="Times New Roman" w:hAnsi="Times New Roman" w:cs="Times New Roman"/>
                <w:color w:val="auto"/>
                <w:vertAlign w:val="subscript"/>
                <w:lang w:val="en-US"/>
              </w:rPr>
              <w:t>overall</w:t>
            </w:r>
            <w:r w:rsidR="00681FD9" w:rsidRPr="00EF4621">
              <w:rPr>
                <w:rFonts w:ascii="Times New Roman" w:hAnsi="Times New Roman" w:cs="Times New Roman"/>
                <w:color w:val="auto"/>
                <w:vertAlign w:val="subscript"/>
                <w:lang w:val="en-US"/>
              </w:rPr>
              <w:t>-0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  <w:t xml:space="preserve"> </w:t>
            </w:r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(</w:t>
            </w:r>
            <w:proofErr w:type="spellStart"/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ms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 xml:space="preserve">), 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  <w:t>median [IQR]</w:t>
            </w:r>
          </w:p>
        </w:tc>
        <w:tc>
          <w:tcPr>
            <w:tcW w:w="1740" w:type="dxa"/>
            <w:vAlign w:val="center"/>
          </w:tcPr>
          <w:p w14:paraId="1231242F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5</w:t>
            </w:r>
          </w:p>
          <w:p w14:paraId="0245D840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+1; +9]</w:t>
            </w:r>
          </w:p>
        </w:tc>
        <w:tc>
          <w:tcPr>
            <w:tcW w:w="1776" w:type="dxa"/>
            <w:vAlign w:val="center"/>
          </w:tcPr>
          <w:p w14:paraId="4C85B311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9</w:t>
            </w:r>
          </w:p>
          <w:p w14:paraId="40336646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+5; +13]</w:t>
            </w:r>
          </w:p>
        </w:tc>
        <w:tc>
          <w:tcPr>
            <w:tcW w:w="1776" w:type="dxa"/>
          </w:tcPr>
          <w:p w14:paraId="0EE766C5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15</w:t>
            </w:r>
          </w:p>
          <w:p w14:paraId="5E5E5726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-4; +31]</w:t>
            </w:r>
          </w:p>
        </w:tc>
        <w:tc>
          <w:tcPr>
            <w:tcW w:w="1095" w:type="dxa"/>
            <w:vAlign w:val="center"/>
          </w:tcPr>
          <w:p w14:paraId="644246DC" w14:textId="77777777" w:rsidR="00B364A0" w:rsidRPr="00EF4621" w:rsidRDefault="00B364A0" w:rsidP="006D640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0.382</w:t>
            </w:r>
          </w:p>
        </w:tc>
      </w:tr>
      <w:tr w:rsidR="00EF4621" w:rsidRPr="00EF4621" w14:paraId="071DBC74" w14:textId="77777777" w:rsidTr="006D640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20" w:type="dxa"/>
            <w:noWrap/>
            <w:vAlign w:val="center"/>
          </w:tcPr>
          <w:p w14:paraId="2CAD9269" w14:textId="125F396C" w:rsidR="00B364A0" w:rsidRPr="00EF4621" w:rsidRDefault="00B364A0" w:rsidP="006D6402">
            <w:pPr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QTc Framingham</w:t>
            </w:r>
            <w:r w:rsidRPr="00EF4621">
              <w:rPr>
                <w:rFonts w:ascii="Times New Roman" w:hAnsi="Times New Roman" w:cs="Times New Roman"/>
                <w:color w:val="auto"/>
                <w:vertAlign w:val="subscript"/>
                <w:lang w:val="en-US"/>
              </w:rPr>
              <w:t>overall</w:t>
            </w:r>
            <w:r w:rsidR="00681FD9" w:rsidRPr="00EF4621">
              <w:rPr>
                <w:rFonts w:ascii="Times New Roman" w:hAnsi="Times New Roman" w:cs="Times New Roman"/>
                <w:color w:val="auto"/>
                <w:vertAlign w:val="subscript"/>
                <w:lang w:val="en-US"/>
              </w:rPr>
              <w:t>-0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  <w:t xml:space="preserve"> </w:t>
            </w:r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(</w:t>
            </w:r>
            <w:proofErr w:type="spellStart"/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ms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lang w:val="en-US"/>
              </w:rPr>
              <w:t>),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lang w:val="en-US"/>
              </w:rPr>
              <w:t xml:space="preserve"> median [IQR]</w:t>
            </w:r>
          </w:p>
        </w:tc>
        <w:tc>
          <w:tcPr>
            <w:tcW w:w="1740" w:type="dxa"/>
          </w:tcPr>
          <w:p w14:paraId="19D69C04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5</w:t>
            </w:r>
          </w:p>
          <w:p w14:paraId="592BFF12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+1; +8]</w:t>
            </w:r>
          </w:p>
        </w:tc>
        <w:tc>
          <w:tcPr>
            <w:tcW w:w="1776" w:type="dxa"/>
          </w:tcPr>
          <w:p w14:paraId="07E54988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9</w:t>
            </w:r>
          </w:p>
          <w:p w14:paraId="0242A0C8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+5; +13]</w:t>
            </w:r>
          </w:p>
        </w:tc>
        <w:tc>
          <w:tcPr>
            <w:tcW w:w="1776" w:type="dxa"/>
          </w:tcPr>
          <w:p w14:paraId="511EB8E0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+13</w:t>
            </w:r>
          </w:p>
          <w:p w14:paraId="22A74744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[-6; + 34]</w:t>
            </w:r>
          </w:p>
        </w:tc>
        <w:tc>
          <w:tcPr>
            <w:tcW w:w="1095" w:type="dxa"/>
            <w:vAlign w:val="center"/>
          </w:tcPr>
          <w:p w14:paraId="0665B6AD" w14:textId="77777777" w:rsidR="00B364A0" w:rsidRPr="00EF4621" w:rsidRDefault="00B364A0" w:rsidP="006D640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0.333</w:t>
            </w:r>
          </w:p>
        </w:tc>
      </w:tr>
    </w:tbl>
    <w:p w14:paraId="02183BC0" w14:textId="77777777" w:rsidR="00005CF6" w:rsidRPr="00EF4621" w:rsidRDefault="00005CF6" w:rsidP="00D42A0C">
      <w:pPr>
        <w:rPr>
          <w:lang w:val="en-US"/>
        </w:rPr>
        <w:sectPr w:rsidR="00005CF6" w:rsidRPr="00EF4621" w:rsidSect="00CA4046"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</w:p>
    <w:p w14:paraId="2FD950D5" w14:textId="42BA33B0" w:rsidR="00005CF6" w:rsidRPr="00EF4621" w:rsidRDefault="00005CF6" w:rsidP="00DD4011">
      <w:pPr>
        <w:rPr>
          <w:b/>
          <w:lang w:val="en-US"/>
        </w:rPr>
      </w:pPr>
      <w:r w:rsidRPr="00EF4621">
        <w:rPr>
          <w:rFonts w:ascii="Times New Roman" w:eastAsia="Times New Roman" w:hAnsi="Times New Roman" w:cs="Times New Roman"/>
          <w:b/>
          <w:lang w:val="en-US"/>
        </w:rPr>
        <w:lastRenderedPageBreak/>
        <w:t>TableS</w:t>
      </w:r>
      <w:r w:rsidR="00D35035" w:rsidRPr="00EF4621">
        <w:rPr>
          <w:rFonts w:ascii="Times New Roman" w:eastAsia="Times New Roman" w:hAnsi="Times New Roman" w:cs="Times New Roman"/>
          <w:b/>
          <w:lang w:val="en-US"/>
        </w:rPr>
        <w:t>2</w:t>
      </w:r>
      <w:r w:rsidRPr="00EF4621">
        <w:rPr>
          <w:rFonts w:ascii="Times New Roman" w:eastAsia="Times New Roman" w:hAnsi="Times New Roman" w:cs="Times New Roman"/>
          <w:b/>
          <w:lang w:val="en-US"/>
        </w:rPr>
        <w:t xml:space="preserve"> - </w:t>
      </w:r>
      <w:r w:rsidRPr="00EF4621">
        <w:rPr>
          <w:rFonts w:ascii="Times New Roman" w:eastAsia="Times New Roman" w:hAnsi="Times New Roman" w:cs="Times New Roman"/>
          <w:bCs/>
          <w:lang w:val="en-US"/>
        </w:rPr>
        <w:t>Univariate Impact on QT prolongation at different time points</w:t>
      </w:r>
    </w:p>
    <w:tbl>
      <w:tblPr>
        <w:tblStyle w:val="Tabellaelenco6acolori1"/>
        <w:tblpPr w:leftFromText="141" w:rightFromText="141" w:vertAnchor="text" w:horzAnchor="margin" w:tblpXSpec="center" w:tblpY="407"/>
        <w:tblW w:w="15877" w:type="dxa"/>
        <w:tblLayout w:type="fixed"/>
        <w:tblLook w:val="04A0" w:firstRow="1" w:lastRow="0" w:firstColumn="1" w:lastColumn="0" w:noHBand="0" w:noVBand="1"/>
      </w:tblPr>
      <w:tblGrid>
        <w:gridCol w:w="2569"/>
        <w:gridCol w:w="2110"/>
        <w:gridCol w:w="803"/>
        <w:gridCol w:w="2598"/>
        <w:gridCol w:w="970"/>
        <w:gridCol w:w="2290"/>
        <w:gridCol w:w="886"/>
        <w:gridCol w:w="2658"/>
        <w:gridCol w:w="993"/>
      </w:tblGrid>
      <w:tr w:rsidR="00EF4621" w:rsidRPr="00EF4621" w14:paraId="7140716B" w14:textId="77777777" w:rsidTr="00DD401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vMerge w:val="restart"/>
            <w:tcBorders>
              <w:top w:val="single" w:sz="18" w:space="0" w:color="auto"/>
              <w:right w:val="single" w:sz="18" w:space="0" w:color="auto"/>
            </w:tcBorders>
            <w:noWrap/>
            <w:vAlign w:val="center"/>
          </w:tcPr>
          <w:p w14:paraId="59F5BC4F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</w:p>
        </w:tc>
        <w:tc>
          <w:tcPr>
            <w:tcW w:w="13308" w:type="dxa"/>
            <w:gridSpan w:val="8"/>
            <w:tcBorders>
              <w:top w:val="single" w:sz="18" w:space="0" w:color="auto"/>
              <w:right w:val="single" w:sz="18" w:space="0" w:color="auto"/>
            </w:tcBorders>
            <w:vAlign w:val="center"/>
          </w:tcPr>
          <w:p w14:paraId="43460BD3" w14:textId="77777777" w:rsidR="00DD4011" w:rsidRPr="00EF4621" w:rsidRDefault="00DD4011" w:rsidP="00DD401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On ECG at T</w:t>
            </w:r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vertAlign w:val="subscript"/>
                <w:lang w:val="en-US"/>
              </w:rPr>
              <w:t>1</w:t>
            </w:r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 xml:space="preserve"> (n=348)</w:t>
            </w:r>
          </w:p>
        </w:tc>
      </w:tr>
      <w:tr w:rsidR="00EF4621" w:rsidRPr="00EF4621" w14:paraId="377183B0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vMerge/>
            <w:tcBorders>
              <w:bottom w:val="single" w:sz="18" w:space="0" w:color="auto"/>
              <w:right w:val="single" w:sz="18" w:space="0" w:color="auto"/>
            </w:tcBorders>
            <w:noWrap/>
            <w:vAlign w:val="center"/>
          </w:tcPr>
          <w:p w14:paraId="504C18EC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</w:p>
        </w:tc>
        <w:tc>
          <w:tcPr>
            <w:tcW w:w="2110" w:type="dxa"/>
            <w:tcBorders>
              <w:top w:val="single" w:sz="12" w:space="0" w:color="auto"/>
              <w:left w:val="single" w:sz="8" w:space="0" w:color="auto"/>
            </w:tcBorders>
            <w:vAlign w:val="center"/>
          </w:tcPr>
          <w:p w14:paraId="1264E3BD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CoeffdQT</w:t>
            </w:r>
            <w:proofErr w:type="spellEnd"/>
          </w:p>
        </w:tc>
        <w:tc>
          <w:tcPr>
            <w:tcW w:w="803" w:type="dxa"/>
            <w:tcBorders>
              <w:top w:val="single" w:sz="12" w:space="0" w:color="auto"/>
              <w:right w:val="single" w:sz="8" w:space="0" w:color="auto"/>
            </w:tcBorders>
            <w:vAlign w:val="center"/>
          </w:tcPr>
          <w:p w14:paraId="4381808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p</w:t>
            </w:r>
          </w:p>
        </w:tc>
        <w:tc>
          <w:tcPr>
            <w:tcW w:w="2598" w:type="dxa"/>
            <w:tcBorders>
              <w:top w:val="single" w:sz="12" w:space="0" w:color="auto"/>
              <w:left w:val="single" w:sz="8" w:space="0" w:color="auto"/>
            </w:tcBorders>
            <w:vAlign w:val="center"/>
          </w:tcPr>
          <w:p w14:paraId="5A2BD391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CoeffdQTc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 xml:space="preserve"> (</w:t>
            </w: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Bz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)</w:t>
            </w:r>
          </w:p>
        </w:tc>
        <w:tc>
          <w:tcPr>
            <w:tcW w:w="970" w:type="dxa"/>
            <w:tcBorders>
              <w:top w:val="single" w:sz="12" w:space="0" w:color="auto"/>
              <w:right w:val="single" w:sz="8" w:space="0" w:color="auto"/>
            </w:tcBorders>
            <w:vAlign w:val="center"/>
          </w:tcPr>
          <w:p w14:paraId="5E60416F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p</w:t>
            </w:r>
          </w:p>
        </w:tc>
        <w:tc>
          <w:tcPr>
            <w:tcW w:w="2290" w:type="dxa"/>
            <w:tcBorders>
              <w:top w:val="single" w:sz="12" w:space="0" w:color="auto"/>
              <w:left w:val="single" w:sz="8" w:space="0" w:color="auto"/>
            </w:tcBorders>
            <w:vAlign w:val="center"/>
          </w:tcPr>
          <w:p w14:paraId="2DBB1E69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CoeffdQTc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 xml:space="preserve"> (Fri)</w:t>
            </w:r>
          </w:p>
        </w:tc>
        <w:tc>
          <w:tcPr>
            <w:tcW w:w="886" w:type="dxa"/>
            <w:tcBorders>
              <w:top w:val="single" w:sz="12" w:space="0" w:color="auto"/>
              <w:right w:val="single" w:sz="8" w:space="0" w:color="auto"/>
            </w:tcBorders>
            <w:vAlign w:val="center"/>
          </w:tcPr>
          <w:p w14:paraId="7E8A68E0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p</w:t>
            </w:r>
          </w:p>
        </w:tc>
        <w:tc>
          <w:tcPr>
            <w:tcW w:w="2658" w:type="dxa"/>
            <w:tcBorders>
              <w:top w:val="single" w:sz="12" w:space="0" w:color="auto"/>
              <w:left w:val="single" w:sz="8" w:space="0" w:color="auto"/>
              <w:bottom w:val="nil"/>
              <w:right w:val="nil"/>
            </w:tcBorders>
            <w:vAlign w:val="center"/>
          </w:tcPr>
          <w:p w14:paraId="1EE64533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CoeffdQTc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 xml:space="preserve"> (Fra)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nil"/>
              <w:right w:val="single" w:sz="18" w:space="0" w:color="auto"/>
            </w:tcBorders>
            <w:vAlign w:val="center"/>
          </w:tcPr>
          <w:p w14:paraId="02F977B1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1"/>
                <w:szCs w:val="21"/>
                <w:lang w:val="en-US"/>
              </w:rPr>
              <w:t>p</w:t>
            </w:r>
          </w:p>
        </w:tc>
      </w:tr>
      <w:tr w:rsidR="00EF4621" w:rsidRPr="00EF4621" w14:paraId="137ED99E" w14:textId="77777777" w:rsidTr="00DD4011">
        <w:trPr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single" w:sz="18" w:space="0" w:color="auto"/>
              <w:right w:val="single" w:sz="18" w:space="0" w:color="auto"/>
            </w:tcBorders>
            <w:noWrap/>
            <w:vAlign w:val="center"/>
          </w:tcPr>
          <w:p w14:paraId="18D5CE3C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 xml:space="preserve">Age 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(years)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5D558F5D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3669CC23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47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13C91D08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256B65DE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798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242FC4B3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5799D2B4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780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43352EC3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6A4FD3D7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33</w:t>
            </w:r>
          </w:p>
        </w:tc>
      </w:tr>
      <w:tr w:rsidR="00EF4621" w:rsidRPr="00EF4621" w14:paraId="399AC2FA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046F3534" w14:textId="77777777" w:rsidR="00DD4011" w:rsidRPr="00EF4621" w:rsidRDefault="00DD4011" w:rsidP="00DD4011">
            <w:pPr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Female gender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3958C536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1D9280BC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367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18617727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6E24D840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49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1688FB39" w14:textId="77777777" w:rsidR="00DD4011" w:rsidRPr="00EF4621" w:rsidRDefault="00DD4011" w:rsidP="00DD401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201A89CF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483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35258458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7B52FC0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616</w:t>
            </w:r>
          </w:p>
        </w:tc>
      </w:tr>
      <w:tr w:rsidR="00EF4621" w:rsidRPr="00EF4621" w14:paraId="48C66784" w14:textId="77777777" w:rsidTr="00DD4011">
        <w:trPr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0136BA2E" w14:textId="624D9253" w:rsidR="00DD4011" w:rsidRPr="00EF4621" w:rsidRDefault="002C6339" w:rsidP="00DD4011">
            <w:pPr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="00DD4011"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HR</w:t>
            </w:r>
            <w:r w:rsidR="00DD4011" w:rsidRPr="00EF4621">
              <w:rPr>
                <w:rFonts w:ascii="Times New Roman" w:hAnsi="Times New Roman" w:cs="Times New Roman"/>
                <w:color w:val="auto"/>
                <w:sz w:val="22"/>
                <w:szCs w:val="22"/>
                <w:vertAlign w:val="subscript"/>
                <w:lang w:val="en-US"/>
              </w:rPr>
              <w:t>1</w:t>
            </w: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vertAlign w:val="subscript"/>
                <w:lang w:val="en-US"/>
              </w:rPr>
              <w:t>-</w:t>
            </w:r>
            <w:r w:rsidR="00DD4011" w:rsidRPr="00EF4621">
              <w:rPr>
                <w:rFonts w:ascii="Times New Roman" w:hAnsi="Times New Roman" w:cs="Times New Roman"/>
                <w:color w:val="auto"/>
                <w:sz w:val="22"/>
                <w:szCs w:val="22"/>
                <w:vertAlign w:val="subscript"/>
                <w:lang w:val="en-US"/>
              </w:rPr>
              <w:t>0</w:t>
            </w:r>
            <w:r w:rsidR="00DD4011"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(bpm)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2B912385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45</w:t>
            </w:r>
          </w:p>
          <w:p w14:paraId="7A0C709E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54;-0.36]</w:t>
            </w: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4A4957CB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7AB9E8AD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+0.98</w:t>
            </w:r>
          </w:p>
          <w:p w14:paraId="49201E32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+0.75;+1.2]</w:t>
            </w: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70334CFC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7B1D642B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3198B2F1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8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4A15A1FD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3AF449F7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</w:t>
            </w:r>
          </w:p>
        </w:tc>
      </w:tr>
      <w:tr w:rsidR="00EF4621" w:rsidRPr="00EF4621" w14:paraId="418F3901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7E7E042C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Fever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4373084A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16.55</w:t>
            </w:r>
          </w:p>
          <w:p w14:paraId="2F11E5E9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31.97;-1.122]</w:t>
            </w: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5CADEC1E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36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174817E3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27.3</w:t>
            </w:r>
          </w:p>
          <w:p w14:paraId="43C922E7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44.6;-10.0]</w:t>
            </w: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164CBDAE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191573CF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23.4</w:t>
            </w:r>
          </w:p>
          <w:p w14:paraId="67089D7F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37.9;-8.8]</w:t>
            </w: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508EEE0C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164F2531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20.2</w:t>
            </w:r>
          </w:p>
          <w:p w14:paraId="755292AD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33.8;-6.6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7BD1FACB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4</w:t>
            </w:r>
          </w:p>
        </w:tc>
      </w:tr>
      <w:tr w:rsidR="00EF4621" w:rsidRPr="00EF4621" w14:paraId="03F74DEB" w14:textId="77777777" w:rsidTr="00DD4011">
        <w:trPr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2E8AAD90" w14:textId="77777777" w:rsidR="00DD4011" w:rsidRPr="00EF4621" w:rsidRDefault="00DD4011" w:rsidP="00DD4011">
            <w:pPr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Baseline QT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(</w:t>
            </w:r>
            <w:proofErr w:type="spellStart"/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ms</w:t>
            </w:r>
            <w:proofErr w:type="spellEnd"/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)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19312AC2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33</w:t>
            </w:r>
          </w:p>
          <w:p w14:paraId="0E4205DC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41;-0.26]</w:t>
            </w: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15E770F0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6AE45A83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27</w:t>
            </w:r>
          </w:p>
          <w:p w14:paraId="55713DB0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36;-0.18]</w:t>
            </w: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74586A91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7EFD3083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47</w:t>
            </w:r>
          </w:p>
          <w:p w14:paraId="523B0AE6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55;-0.39]</w:t>
            </w: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3E1DF664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1E823631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48</w:t>
            </w:r>
          </w:p>
          <w:p w14:paraId="0465C3CE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56;-0.40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4F156CAF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0.001</w:t>
            </w:r>
          </w:p>
        </w:tc>
      </w:tr>
      <w:tr w:rsidR="00EF4621" w:rsidRPr="00EF4621" w14:paraId="27A335EE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4174E9C4" w14:textId="77777777" w:rsidR="00DD4011" w:rsidRPr="00EF4621" w:rsidRDefault="00DD4011" w:rsidP="00DD4011">
            <w:pPr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Azithromycin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3D38E34A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4A74549D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976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6BDEF6DB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63B1180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715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1BF2E6A9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5087A461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769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7EBA05E9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4181B255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547</w:t>
            </w:r>
          </w:p>
        </w:tc>
      </w:tr>
      <w:tr w:rsidR="00EF4621" w:rsidRPr="00EF4621" w14:paraId="3DC46FA1" w14:textId="77777777" w:rsidTr="00DD4011">
        <w:trPr>
          <w:trHeight w:val="1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3B58B724" w14:textId="77777777" w:rsidR="00DD4011" w:rsidRPr="00EF4621" w:rsidRDefault="00DD4011" w:rsidP="00DD4011">
            <w:pPr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Lopinavir/Ritonavir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5576A516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43A821FF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901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242D07C9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6E905CD2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88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3345C3F9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167BFFA7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80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2E0B5521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+8.61</w:t>
            </w:r>
          </w:p>
          <w:p w14:paraId="03CD93F5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+0.16;+7.1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00B1BDA1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46</w:t>
            </w:r>
          </w:p>
        </w:tc>
      </w:tr>
      <w:tr w:rsidR="00EF4621" w:rsidRPr="00EF4621" w14:paraId="67B04284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33FB386D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Boost dose</w:t>
            </w:r>
          </w:p>
        </w:tc>
        <w:tc>
          <w:tcPr>
            <w:tcW w:w="2110" w:type="dxa"/>
            <w:tcBorders>
              <w:left w:val="single" w:sz="8" w:space="0" w:color="auto"/>
              <w:bottom w:val="single" w:sz="18" w:space="0" w:color="auto"/>
            </w:tcBorders>
            <w:vAlign w:val="center"/>
          </w:tcPr>
          <w:p w14:paraId="47B070BC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bottom w:val="single" w:sz="18" w:space="0" w:color="auto"/>
              <w:right w:val="single" w:sz="8" w:space="0" w:color="auto"/>
            </w:tcBorders>
            <w:vAlign w:val="center"/>
          </w:tcPr>
          <w:p w14:paraId="56E1AC8B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39</w:t>
            </w:r>
          </w:p>
        </w:tc>
        <w:tc>
          <w:tcPr>
            <w:tcW w:w="2598" w:type="dxa"/>
            <w:tcBorders>
              <w:left w:val="single" w:sz="8" w:space="0" w:color="auto"/>
              <w:bottom w:val="single" w:sz="18" w:space="0" w:color="auto"/>
            </w:tcBorders>
            <w:vAlign w:val="center"/>
          </w:tcPr>
          <w:p w14:paraId="2AA53EF1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12.0</w:t>
            </w:r>
          </w:p>
          <w:p w14:paraId="206C735A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20.1 -3.9]</w:t>
            </w:r>
          </w:p>
        </w:tc>
        <w:tc>
          <w:tcPr>
            <w:tcW w:w="970" w:type="dxa"/>
            <w:tcBorders>
              <w:bottom w:val="single" w:sz="18" w:space="0" w:color="auto"/>
              <w:right w:val="single" w:sz="8" w:space="0" w:color="auto"/>
            </w:tcBorders>
            <w:vAlign w:val="center"/>
          </w:tcPr>
          <w:p w14:paraId="7B920854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4</w:t>
            </w:r>
          </w:p>
        </w:tc>
        <w:tc>
          <w:tcPr>
            <w:tcW w:w="2290" w:type="dxa"/>
            <w:tcBorders>
              <w:left w:val="single" w:sz="8" w:space="0" w:color="auto"/>
              <w:bottom w:val="single" w:sz="18" w:space="0" w:color="auto"/>
            </w:tcBorders>
            <w:vAlign w:val="center"/>
          </w:tcPr>
          <w:p w14:paraId="2C56670B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bottom w:val="single" w:sz="18" w:space="0" w:color="auto"/>
              <w:right w:val="single" w:sz="8" w:space="0" w:color="auto"/>
            </w:tcBorders>
            <w:vAlign w:val="center"/>
          </w:tcPr>
          <w:p w14:paraId="09BBD376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07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single" w:sz="18" w:space="0" w:color="auto"/>
              <w:right w:val="nil"/>
            </w:tcBorders>
            <w:vAlign w:val="center"/>
          </w:tcPr>
          <w:p w14:paraId="05AC0DC5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vAlign w:val="center"/>
          </w:tcPr>
          <w:p w14:paraId="3498DF03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7</w:t>
            </w:r>
          </w:p>
        </w:tc>
      </w:tr>
      <w:tr w:rsidR="00EF4621" w:rsidRPr="00EF4621" w14:paraId="55DEA71A" w14:textId="77777777" w:rsidTr="00DD4011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vMerge w:val="restart"/>
            <w:tcBorders>
              <w:top w:val="single" w:sz="18" w:space="0" w:color="auto"/>
              <w:right w:val="single" w:sz="18" w:space="0" w:color="auto"/>
            </w:tcBorders>
            <w:noWrap/>
            <w:vAlign w:val="center"/>
          </w:tcPr>
          <w:p w14:paraId="6FF4A648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13308" w:type="dxa"/>
            <w:gridSpan w:val="8"/>
            <w:tcBorders>
              <w:left w:val="single" w:sz="18" w:space="0" w:color="auto"/>
              <w:bottom w:val="single" w:sz="8" w:space="0" w:color="auto"/>
              <w:right w:val="single" w:sz="18" w:space="0" w:color="auto"/>
            </w:tcBorders>
            <w:vAlign w:val="center"/>
          </w:tcPr>
          <w:p w14:paraId="179BFA51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21"/>
                <w:szCs w:val="21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21"/>
                <w:szCs w:val="21"/>
                <w:lang w:val="en-US"/>
              </w:rPr>
              <w:t>On ECG at T2 (n=404)</w:t>
            </w:r>
          </w:p>
        </w:tc>
      </w:tr>
      <w:tr w:rsidR="00EF4621" w:rsidRPr="00EF4621" w14:paraId="2CA17E70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vMerge/>
            <w:tcBorders>
              <w:bottom w:val="single" w:sz="18" w:space="0" w:color="auto"/>
              <w:right w:val="single" w:sz="18" w:space="0" w:color="auto"/>
            </w:tcBorders>
            <w:noWrap/>
            <w:vAlign w:val="center"/>
          </w:tcPr>
          <w:p w14:paraId="59BD7AB1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2110" w:type="dxa"/>
            <w:tcBorders>
              <w:top w:val="single" w:sz="8" w:space="0" w:color="auto"/>
              <w:left w:val="single" w:sz="8" w:space="0" w:color="auto"/>
            </w:tcBorders>
            <w:vAlign w:val="center"/>
          </w:tcPr>
          <w:p w14:paraId="5518C7DE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CoeffdQT</w:t>
            </w:r>
            <w:proofErr w:type="spellEnd"/>
          </w:p>
        </w:tc>
        <w:tc>
          <w:tcPr>
            <w:tcW w:w="803" w:type="dxa"/>
            <w:tcBorders>
              <w:top w:val="single" w:sz="8" w:space="0" w:color="auto"/>
              <w:right w:val="single" w:sz="8" w:space="0" w:color="auto"/>
            </w:tcBorders>
            <w:vAlign w:val="center"/>
          </w:tcPr>
          <w:p w14:paraId="32B87B3F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p</w:t>
            </w:r>
          </w:p>
        </w:tc>
        <w:tc>
          <w:tcPr>
            <w:tcW w:w="2598" w:type="dxa"/>
            <w:tcBorders>
              <w:top w:val="single" w:sz="8" w:space="0" w:color="auto"/>
              <w:left w:val="single" w:sz="8" w:space="0" w:color="auto"/>
            </w:tcBorders>
            <w:vAlign w:val="center"/>
          </w:tcPr>
          <w:p w14:paraId="6A5CF36E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CoeffdQTc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 xml:space="preserve"> (</w:t>
            </w: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Bz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)</w:t>
            </w:r>
          </w:p>
        </w:tc>
        <w:tc>
          <w:tcPr>
            <w:tcW w:w="970" w:type="dxa"/>
            <w:tcBorders>
              <w:top w:val="single" w:sz="8" w:space="0" w:color="auto"/>
              <w:right w:val="single" w:sz="8" w:space="0" w:color="auto"/>
            </w:tcBorders>
            <w:vAlign w:val="center"/>
          </w:tcPr>
          <w:p w14:paraId="0AF3B11C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p</w:t>
            </w:r>
          </w:p>
        </w:tc>
        <w:tc>
          <w:tcPr>
            <w:tcW w:w="2290" w:type="dxa"/>
            <w:tcBorders>
              <w:top w:val="single" w:sz="8" w:space="0" w:color="auto"/>
              <w:left w:val="single" w:sz="8" w:space="0" w:color="auto"/>
            </w:tcBorders>
            <w:vAlign w:val="center"/>
          </w:tcPr>
          <w:p w14:paraId="41DE3319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CoeffdQTC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 xml:space="preserve"> (Fr)</w:t>
            </w:r>
          </w:p>
        </w:tc>
        <w:tc>
          <w:tcPr>
            <w:tcW w:w="886" w:type="dxa"/>
            <w:tcBorders>
              <w:top w:val="single" w:sz="8" w:space="0" w:color="auto"/>
              <w:right w:val="single" w:sz="8" w:space="0" w:color="auto"/>
            </w:tcBorders>
            <w:vAlign w:val="center"/>
          </w:tcPr>
          <w:p w14:paraId="045B1B34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Cs/>
                <w:color w:val="auto"/>
                <w:sz w:val="18"/>
                <w:szCs w:val="18"/>
                <w:lang w:val="en-US"/>
              </w:rPr>
              <w:t>p</w:t>
            </w:r>
          </w:p>
        </w:tc>
        <w:tc>
          <w:tcPr>
            <w:tcW w:w="2658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vAlign w:val="center"/>
          </w:tcPr>
          <w:p w14:paraId="362F5A8E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sz w:val="18"/>
                <w:szCs w:val="18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bCs/>
                <w:color w:val="auto"/>
                <w:sz w:val="18"/>
                <w:szCs w:val="18"/>
                <w:lang w:val="en-US"/>
              </w:rPr>
              <w:t>CoeffdQTc</w:t>
            </w:r>
            <w:proofErr w:type="spellEnd"/>
            <w:r w:rsidRPr="00EF4621">
              <w:rPr>
                <w:rFonts w:ascii="Times New Roman" w:hAnsi="Times New Roman" w:cs="Times New Roman"/>
                <w:bCs/>
                <w:color w:val="auto"/>
                <w:sz w:val="18"/>
                <w:szCs w:val="18"/>
                <w:lang w:val="en-US"/>
              </w:rPr>
              <w:t xml:space="preserve"> (Fra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nil"/>
              <w:right w:val="single" w:sz="18" w:space="0" w:color="auto"/>
            </w:tcBorders>
            <w:vAlign w:val="center"/>
          </w:tcPr>
          <w:p w14:paraId="51B1CA0F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Cs/>
                <w:color w:val="auto"/>
                <w:sz w:val="18"/>
                <w:szCs w:val="18"/>
                <w:lang w:val="en-US"/>
              </w:rPr>
              <w:t>p</w:t>
            </w:r>
          </w:p>
        </w:tc>
      </w:tr>
      <w:tr w:rsidR="00EF4621" w:rsidRPr="00EF4621" w14:paraId="31EF613F" w14:textId="77777777" w:rsidTr="00DD4011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single" w:sz="18" w:space="0" w:color="auto"/>
              <w:right w:val="single" w:sz="18" w:space="0" w:color="auto"/>
            </w:tcBorders>
            <w:noWrap/>
            <w:vAlign w:val="center"/>
          </w:tcPr>
          <w:p w14:paraId="4A7C521F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Age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(years)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1E675B63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7E299C8F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571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1D68119D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3C786AA9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86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72A098D4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1613E924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41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14E3C1C1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008CBB05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340</w:t>
            </w:r>
          </w:p>
        </w:tc>
      </w:tr>
      <w:tr w:rsidR="00EF4621" w:rsidRPr="00EF4621" w14:paraId="68148EF0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47726ABB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Female gender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0B7559CC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3002986A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70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6E9DE1E9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39F0ABD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768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60FC5AA6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4C2E7775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22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2DA9A596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60423C6A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914</w:t>
            </w:r>
          </w:p>
        </w:tc>
      </w:tr>
      <w:tr w:rsidR="00EF4621" w:rsidRPr="00EF4621" w14:paraId="5D8990E6" w14:textId="77777777" w:rsidTr="00DD4011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77BC849F" w14:textId="3BE52F1F" w:rsidR="00DD4011" w:rsidRPr="00EF4621" w:rsidRDefault="002C6339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="00DD4011"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HR</w:t>
            </w:r>
            <w:r w:rsidR="00DD4011" w:rsidRPr="00EF4621">
              <w:rPr>
                <w:rFonts w:ascii="Times New Roman" w:hAnsi="Times New Roman" w:cs="Times New Roman"/>
                <w:color w:val="auto"/>
                <w:sz w:val="22"/>
                <w:szCs w:val="22"/>
                <w:vertAlign w:val="subscript"/>
                <w:lang w:val="en-US"/>
              </w:rPr>
              <w:t>2</w:t>
            </w: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vertAlign w:val="subscript"/>
                <w:lang w:val="en-US"/>
              </w:rPr>
              <w:t>-</w:t>
            </w:r>
            <w:r w:rsidR="00DD4011" w:rsidRPr="00EF4621">
              <w:rPr>
                <w:rFonts w:ascii="Times New Roman" w:hAnsi="Times New Roman" w:cs="Times New Roman"/>
                <w:color w:val="auto"/>
                <w:sz w:val="22"/>
                <w:szCs w:val="22"/>
                <w:vertAlign w:val="subscript"/>
                <w:lang w:val="en-US"/>
              </w:rPr>
              <w:t>0</w:t>
            </w:r>
            <w:r w:rsidR="00DD4011"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(bpm)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1638B622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1.32</w:t>
            </w:r>
          </w:p>
          <w:p w14:paraId="18AFFF42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1.47;-1.16]</w:t>
            </w: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32E056B4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636AF50E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+0.90</w:t>
            </w:r>
          </w:p>
          <w:p w14:paraId="194806BC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0.72;+1.1]</w:t>
            </w: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7B371C4E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01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0C45DD84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6F4FCA1F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520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6309F7CD" w14:textId="77777777" w:rsidR="00DD4011" w:rsidRPr="00EF4621" w:rsidRDefault="00DD4011" w:rsidP="00DD401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10746D16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274</w:t>
            </w:r>
          </w:p>
        </w:tc>
      </w:tr>
      <w:tr w:rsidR="00EF4621" w:rsidRPr="00EF4621" w14:paraId="03F863DD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0188B255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Fever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742E142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26C75178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987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478D2403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+16.4</w:t>
            </w:r>
          </w:p>
          <w:p w14:paraId="0CAB6281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+4.7;+28.1]</w:t>
            </w: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25EEB96B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6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524C0D7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+13.9</w:t>
            </w:r>
          </w:p>
          <w:p w14:paraId="4AACA48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+4.0;+23.7]</w:t>
            </w: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5C2FDDC0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6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335AF660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+13.0</w:t>
            </w:r>
          </w:p>
          <w:p w14:paraId="43AAA2BB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+3.9;+22.2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0431C25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5</w:t>
            </w:r>
          </w:p>
        </w:tc>
      </w:tr>
      <w:tr w:rsidR="00EF4621" w:rsidRPr="00EF4621" w14:paraId="0B1A6CEE" w14:textId="77777777" w:rsidTr="00DD4011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6B1BBEDE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Baseline QT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(</w:t>
            </w:r>
            <w:proofErr w:type="spellStart"/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ms</w:t>
            </w:r>
            <w:proofErr w:type="spellEnd"/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)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22764396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52</w:t>
            </w:r>
          </w:p>
          <w:p w14:paraId="2E0B8B90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60;-0.44]</w:t>
            </w: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0BF5E463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734771F8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57</w:t>
            </w:r>
          </w:p>
          <w:p w14:paraId="16EC264A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66;-0.48]</w:t>
            </w: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7C85ADA3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2F632E5E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55</w:t>
            </w:r>
          </w:p>
          <w:p w14:paraId="0AF69236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64;-0.48]</w:t>
            </w: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3053CEBA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1A2E7663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55</w:t>
            </w:r>
          </w:p>
          <w:p w14:paraId="03806C04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63;-0.47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70BC83D5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0.0001</w:t>
            </w:r>
          </w:p>
        </w:tc>
      </w:tr>
      <w:tr w:rsidR="00EF4621" w:rsidRPr="00EF4621" w14:paraId="5D5F6489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0FD1A554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Azithromycin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78C04A33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+9.3</w:t>
            </w:r>
          </w:p>
          <w:p w14:paraId="03EB79B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+0.25;+18.4]</w:t>
            </w: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7BA85C2E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44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04E54B99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6B91DBDC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275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55AC785D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549261EC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85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0EC38848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7E4FFB0F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65</w:t>
            </w:r>
          </w:p>
        </w:tc>
      </w:tr>
      <w:tr w:rsidR="00EF4621" w:rsidRPr="00EF4621" w14:paraId="19C968A9" w14:textId="77777777" w:rsidTr="00DD4011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right w:val="single" w:sz="18" w:space="0" w:color="auto"/>
            </w:tcBorders>
            <w:noWrap/>
            <w:vAlign w:val="center"/>
          </w:tcPr>
          <w:p w14:paraId="2FA0BFCD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Lopinavir/Ritonavir</w:t>
            </w:r>
          </w:p>
        </w:tc>
        <w:tc>
          <w:tcPr>
            <w:tcW w:w="2110" w:type="dxa"/>
            <w:tcBorders>
              <w:left w:val="single" w:sz="8" w:space="0" w:color="auto"/>
            </w:tcBorders>
            <w:vAlign w:val="center"/>
          </w:tcPr>
          <w:p w14:paraId="44EAE1C1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right w:val="single" w:sz="8" w:space="0" w:color="auto"/>
            </w:tcBorders>
            <w:vAlign w:val="center"/>
          </w:tcPr>
          <w:p w14:paraId="01E3917E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357</w:t>
            </w:r>
          </w:p>
        </w:tc>
        <w:tc>
          <w:tcPr>
            <w:tcW w:w="2598" w:type="dxa"/>
            <w:tcBorders>
              <w:left w:val="single" w:sz="8" w:space="0" w:color="auto"/>
            </w:tcBorders>
            <w:vAlign w:val="center"/>
          </w:tcPr>
          <w:p w14:paraId="1251433A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right w:val="single" w:sz="8" w:space="0" w:color="auto"/>
            </w:tcBorders>
            <w:vAlign w:val="center"/>
          </w:tcPr>
          <w:p w14:paraId="528CC13E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690</w:t>
            </w:r>
          </w:p>
        </w:tc>
        <w:tc>
          <w:tcPr>
            <w:tcW w:w="2290" w:type="dxa"/>
            <w:tcBorders>
              <w:left w:val="single" w:sz="8" w:space="0" w:color="auto"/>
            </w:tcBorders>
            <w:vAlign w:val="center"/>
          </w:tcPr>
          <w:p w14:paraId="7CDE48B4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right w:val="single" w:sz="8" w:space="0" w:color="auto"/>
            </w:tcBorders>
            <w:vAlign w:val="center"/>
          </w:tcPr>
          <w:p w14:paraId="769811C8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97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42EF112E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6872DE5C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64</w:t>
            </w:r>
          </w:p>
        </w:tc>
      </w:tr>
      <w:tr w:rsidR="00EF4621" w:rsidRPr="00EF4621" w14:paraId="0E8F9DF8" w14:textId="77777777" w:rsidTr="00DD40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bottom w:val="single" w:sz="18" w:space="0" w:color="auto"/>
              <w:right w:val="single" w:sz="18" w:space="0" w:color="auto"/>
            </w:tcBorders>
            <w:noWrap/>
            <w:vAlign w:val="center"/>
          </w:tcPr>
          <w:p w14:paraId="5EC0CAD3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Boost dose</w:t>
            </w:r>
          </w:p>
        </w:tc>
        <w:tc>
          <w:tcPr>
            <w:tcW w:w="2110" w:type="dxa"/>
            <w:tcBorders>
              <w:left w:val="single" w:sz="8" w:space="0" w:color="auto"/>
              <w:bottom w:val="single" w:sz="18" w:space="0" w:color="auto"/>
            </w:tcBorders>
            <w:vAlign w:val="center"/>
          </w:tcPr>
          <w:p w14:paraId="2531D9AB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bottom w:val="single" w:sz="18" w:space="0" w:color="auto"/>
              <w:right w:val="single" w:sz="8" w:space="0" w:color="auto"/>
            </w:tcBorders>
            <w:vAlign w:val="center"/>
          </w:tcPr>
          <w:p w14:paraId="047846DF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79</w:t>
            </w:r>
          </w:p>
        </w:tc>
        <w:tc>
          <w:tcPr>
            <w:tcW w:w="2598" w:type="dxa"/>
            <w:tcBorders>
              <w:left w:val="single" w:sz="8" w:space="0" w:color="auto"/>
              <w:bottom w:val="single" w:sz="18" w:space="0" w:color="auto"/>
            </w:tcBorders>
            <w:vAlign w:val="center"/>
          </w:tcPr>
          <w:p w14:paraId="1543930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bottom w:val="single" w:sz="18" w:space="0" w:color="auto"/>
              <w:right w:val="single" w:sz="8" w:space="0" w:color="auto"/>
            </w:tcBorders>
            <w:vAlign w:val="center"/>
          </w:tcPr>
          <w:p w14:paraId="5C6B7DD4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238</w:t>
            </w:r>
          </w:p>
        </w:tc>
        <w:tc>
          <w:tcPr>
            <w:tcW w:w="2290" w:type="dxa"/>
            <w:tcBorders>
              <w:left w:val="single" w:sz="8" w:space="0" w:color="auto"/>
              <w:bottom w:val="single" w:sz="18" w:space="0" w:color="auto"/>
            </w:tcBorders>
            <w:vAlign w:val="center"/>
          </w:tcPr>
          <w:p w14:paraId="22C72082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bottom w:val="single" w:sz="18" w:space="0" w:color="auto"/>
              <w:right w:val="single" w:sz="8" w:space="0" w:color="auto"/>
            </w:tcBorders>
            <w:vAlign w:val="center"/>
          </w:tcPr>
          <w:p w14:paraId="4C36E3AF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93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single" w:sz="18" w:space="0" w:color="auto"/>
              <w:right w:val="nil"/>
            </w:tcBorders>
            <w:vAlign w:val="center"/>
          </w:tcPr>
          <w:p w14:paraId="70C97CD9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vAlign w:val="center"/>
          </w:tcPr>
          <w:p w14:paraId="7CC78D96" w14:textId="77777777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92</w:t>
            </w:r>
          </w:p>
        </w:tc>
      </w:tr>
      <w:tr w:rsidR="00EF4621" w:rsidRPr="00EF4621" w14:paraId="639BADB1" w14:textId="77777777" w:rsidTr="00DD4011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single" w:sz="18" w:space="0" w:color="auto"/>
              <w:bottom w:val="single" w:sz="18" w:space="0" w:color="auto"/>
              <w:right w:val="single" w:sz="18" w:space="0" w:color="auto"/>
            </w:tcBorders>
            <w:noWrap/>
            <w:vAlign w:val="center"/>
          </w:tcPr>
          <w:p w14:paraId="36ABEAEB" w14:textId="4EB56433" w:rsidR="00DD4011" w:rsidRPr="00EF4621" w:rsidRDefault="002C6339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="00DD4011"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 xml:space="preserve">T </w:t>
            </w:r>
            <w:r w:rsidR="00DD4011"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(</w:t>
            </w:r>
            <w:proofErr w:type="spellStart"/>
            <w:r w:rsidR="00DD4011"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vertAlign w:val="superscript"/>
                <w:lang w:val="en-US"/>
              </w:rPr>
              <w:t>o</w:t>
            </w:r>
            <w:r w:rsidR="00DD4011"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C</w:t>
            </w:r>
            <w:proofErr w:type="spellEnd"/>
            <w:r w:rsidR="00DD4011"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)</w:t>
            </w:r>
            <w:r w:rsidR="00DD4011"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vertAlign w:val="superscript"/>
                <w:lang w:val="en-US"/>
              </w:rPr>
              <w:t>#</w:t>
            </w:r>
          </w:p>
        </w:tc>
        <w:tc>
          <w:tcPr>
            <w:tcW w:w="2110" w:type="dxa"/>
            <w:tcBorders>
              <w:top w:val="single" w:sz="18" w:space="0" w:color="auto"/>
              <w:left w:val="single" w:sz="8" w:space="0" w:color="auto"/>
              <w:bottom w:val="single" w:sz="18" w:space="0" w:color="auto"/>
            </w:tcBorders>
            <w:vAlign w:val="center"/>
          </w:tcPr>
          <w:p w14:paraId="7C5FF935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top w:val="single" w:sz="1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08E85D2B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21</w:t>
            </w:r>
          </w:p>
        </w:tc>
        <w:tc>
          <w:tcPr>
            <w:tcW w:w="2598" w:type="dxa"/>
            <w:tcBorders>
              <w:top w:val="single" w:sz="18" w:space="0" w:color="auto"/>
              <w:left w:val="single" w:sz="8" w:space="0" w:color="auto"/>
              <w:bottom w:val="single" w:sz="18" w:space="0" w:color="auto"/>
            </w:tcBorders>
            <w:vAlign w:val="center"/>
          </w:tcPr>
          <w:p w14:paraId="554AF849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top w:val="single" w:sz="1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3823F52B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15</w:t>
            </w:r>
          </w:p>
        </w:tc>
        <w:tc>
          <w:tcPr>
            <w:tcW w:w="2290" w:type="dxa"/>
            <w:tcBorders>
              <w:top w:val="single" w:sz="18" w:space="0" w:color="auto"/>
              <w:left w:val="single" w:sz="8" w:space="0" w:color="auto"/>
              <w:bottom w:val="single" w:sz="18" w:space="0" w:color="auto"/>
            </w:tcBorders>
            <w:vAlign w:val="center"/>
          </w:tcPr>
          <w:p w14:paraId="568134A2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single" w:sz="18" w:space="0" w:color="auto"/>
              <w:bottom w:val="single" w:sz="18" w:space="0" w:color="auto"/>
              <w:right w:val="single" w:sz="8" w:space="0" w:color="auto"/>
            </w:tcBorders>
            <w:vAlign w:val="center"/>
          </w:tcPr>
          <w:p w14:paraId="35CD05AA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693</w:t>
            </w:r>
          </w:p>
        </w:tc>
        <w:tc>
          <w:tcPr>
            <w:tcW w:w="2658" w:type="dxa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nil"/>
            </w:tcBorders>
            <w:vAlign w:val="center"/>
          </w:tcPr>
          <w:p w14:paraId="155F2A4B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single" w:sz="18" w:space="0" w:color="auto"/>
              <w:left w:val="nil"/>
              <w:bottom w:val="single" w:sz="18" w:space="0" w:color="auto"/>
              <w:right w:val="single" w:sz="18" w:space="0" w:color="auto"/>
            </w:tcBorders>
            <w:vAlign w:val="center"/>
          </w:tcPr>
          <w:p w14:paraId="7EE6496C" w14:textId="7777777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739</w:t>
            </w:r>
          </w:p>
        </w:tc>
      </w:tr>
      <w:tr w:rsidR="00EF4621" w:rsidRPr="00EF4621" w14:paraId="7B601B0F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vMerge w:val="restart"/>
            <w:tcBorders>
              <w:top w:val="single" w:sz="18" w:space="0" w:color="auto"/>
              <w:right w:val="single" w:sz="18" w:space="0" w:color="auto"/>
            </w:tcBorders>
            <w:noWrap/>
            <w:vAlign w:val="center"/>
          </w:tcPr>
          <w:p w14:paraId="2731154E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13308" w:type="dxa"/>
            <w:gridSpan w:val="8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2339CC52" w14:textId="3D275E4B" w:rsidR="00DD4011" w:rsidRPr="00EF4621" w:rsidRDefault="00DD4011" w:rsidP="00DD401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21"/>
                <w:szCs w:val="21"/>
                <w:lang w:val="en-US"/>
              </w:rPr>
              <w:t>On Overall ECG* (n=649)</w:t>
            </w:r>
          </w:p>
        </w:tc>
      </w:tr>
      <w:tr w:rsidR="00EF4621" w:rsidRPr="00EF4621" w14:paraId="35D652C5" w14:textId="77777777" w:rsidTr="00F66B6F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vMerge/>
            <w:tcBorders>
              <w:bottom w:val="single" w:sz="18" w:space="0" w:color="auto"/>
              <w:right w:val="single" w:sz="18" w:space="0" w:color="auto"/>
            </w:tcBorders>
            <w:noWrap/>
            <w:vAlign w:val="center"/>
          </w:tcPr>
          <w:p w14:paraId="77189C89" w14:textId="77777777" w:rsidR="00DD4011" w:rsidRPr="00EF4621" w:rsidRDefault="00DD4011" w:rsidP="00DD4011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2110" w:type="dxa"/>
            <w:tcBorders>
              <w:top w:val="single" w:sz="18" w:space="0" w:color="auto"/>
              <w:left w:val="single" w:sz="8" w:space="0" w:color="auto"/>
              <w:bottom w:val="nil"/>
            </w:tcBorders>
            <w:vAlign w:val="center"/>
          </w:tcPr>
          <w:p w14:paraId="063A3998" w14:textId="5D91252F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CoeffdQT</w:t>
            </w:r>
            <w:proofErr w:type="spellEnd"/>
          </w:p>
        </w:tc>
        <w:tc>
          <w:tcPr>
            <w:tcW w:w="803" w:type="dxa"/>
            <w:tcBorders>
              <w:top w:val="single" w:sz="18" w:space="0" w:color="auto"/>
              <w:bottom w:val="nil"/>
              <w:right w:val="single" w:sz="8" w:space="0" w:color="auto"/>
            </w:tcBorders>
            <w:vAlign w:val="center"/>
          </w:tcPr>
          <w:p w14:paraId="02C03F95" w14:textId="001BD2B7" w:rsidR="00DD4011" w:rsidRPr="00EF4621" w:rsidRDefault="00DD4011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p</w:t>
            </w:r>
          </w:p>
        </w:tc>
        <w:tc>
          <w:tcPr>
            <w:tcW w:w="2598" w:type="dxa"/>
            <w:tcBorders>
              <w:top w:val="single" w:sz="18" w:space="0" w:color="auto"/>
              <w:left w:val="single" w:sz="8" w:space="0" w:color="auto"/>
              <w:bottom w:val="nil"/>
            </w:tcBorders>
            <w:vAlign w:val="center"/>
          </w:tcPr>
          <w:p w14:paraId="2453F5EC" w14:textId="53A73952" w:rsidR="00DD4011" w:rsidRPr="00EF4621" w:rsidRDefault="00F66B6F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CoeffdQTc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 xml:space="preserve"> (</w:t>
            </w: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Bz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)</w:t>
            </w:r>
          </w:p>
        </w:tc>
        <w:tc>
          <w:tcPr>
            <w:tcW w:w="970" w:type="dxa"/>
            <w:tcBorders>
              <w:top w:val="single" w:sz="18" w:space="0" w:color="auto"/>
              <w:bottom w:val="nil"/>
              <w:right w:val="single" w:sz="8" w:space="0" w:color="auto"/>
            </w:tcBorders>
            <w:vAlign w:val="center"/>
          </w:tcPr>
          <w:p w14:paraId="440E1A74" w14:textId="514EE2BE" w:rsidR="00DD4011" w:rsidRPr="00EF4621" w:rsidRDefault="00F66B6F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p</w:t>
            </w:r>
          </w:p>
        </w:tc>
        <w:tc>
          <w:tcPr>
            <w:tcW w:w="2290" w:type="dxa"/>
            <w:tcBorders>
              <w:top w:val="single" w:sz="18" w:space="0" w:color="auto"/>
              <w:left w:val="single" w:sz="8" w:space="0" w:color="auto"/>
              <w:bottom w:val="nil"/>
            </w:tcBorders>
            <w:vAlign w:val="center"/>
          </w:tcPr>
          <w:p w14:paraId="6C19BC10" w14:textId="0905D23C" w:rsidR="00DD4011" w:rsidRPr="00EF4621" w:rsidRDefault="00F66B6F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CoeffdQTC</w:t>
            </w:r>
            <w:proofErr w:type="spellEnd"/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 xml:space="preserve"> (Fr)</w:t>
            </w:r>
          </w:p>
        </w:tc>
        <w:tc>
          <w:tcPr>
            <w:tcW w:w="886" w:type="dxa"/>
            <w:tcBorders>
              <w:top w:val="single" w:sz="18" w:space="0" w:color="auto"/>
              <w:bottom w:val="nil"/>
              <w:right w:val="single" w:sz="8" w:space="0" w:color="auto"/>
            </w:tcBorders>
            <w:vAlign w:val="center"/>
          </w:tcPr>
          <w:p w14:paraId="3250AF8B" w14:textId="5BE68A1E" w:rsidR="00DD4011" w:rsidRPr="00EF4621" w:rsidRDefault="00F66B6F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p</w:t>
            </w:r>
          </w:p>
        </w:tc>
        <w:tc>
          <w:tcPr>
            <w:tcW w:w="2658" w:type="dxa"/>
            <w:tcBorders>
              <w:top w:val="single" w:sz="18" w:space="0" w:color="auto"/>
              <w:left w:val="single" w:sz="8" w:space="0" w:color="auto"/>
              <w:bottom w:val="nil"/>
              <w:right w:val="nil"/>
            </w:tcBorders>
            <w:vAlign w:val="center"/>
          </w:tcPr>
          <w:p w14:paraId="5C6B398B" w14:textId="5E8D5197" w:rsidR="00DD4011" w:rsidRPr="00EF4621" w:rsidRDefault="00F66B6F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proofErr w:type="spellStart"/>
            <w:r w:rsidRPr="00EF4621">
              <w:rPr>
                <w:rFonts w:ascii="Times New Roman" w:hAnsi="Times New Roman" w:cs="Times New Roman"/>
                <w:bCs/>
                <w:color w:val="auto"/>
                <w:sz w:val="18"/>
                <w:szCs w:val="18"/>
                <w:lang w:val="en-US"/>
              </w:rPr>
              <w:t>CoeffdQTc</w:t>
            </w:r>
            <w:proofErr w:type="spellEnd"/>
            <w:r w:rsidRPr="00EF4621">
              <w:rPr>
                <w:rFonts w:ascii="Times New Roman" w:hAnsi="Times New Roman" w:cs="Times New Roman"/>
                <w:bCs/>
                <w:color w:val="auto"/>
                <w:sz w:val="18"/>
                <w:szCs w:val="18"/>
                <w:lang w:val="en-US"/>
              </w:rPr>
              <w:t xml:space="preserve"> (Fra)</w:t>
            </w:r>
          </w:p>
        </w:tc>
        <w:tc>
          <w:tcPr>
            <w:tcW w:w="993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vAlign w:val="center"/>
          </w:tcPr>
          <w:p w14:paraId="188B5F5E" w14:textId="364D83F4" w:rsidR="00DD4011" w:rsidRPr="00EF4621" w:rsidRDefault="00F66B6F" w:rsidP="00DD401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p</w:t>
            </w:r>
          </w:p>
        </w:tc>
      </w:tr>
      <w:tr w:rsidR="00EF4621" w:rsidRPr="00EF4621" w14:paraId="4ADD1018" w14:textId="77777777" w:rsidTr="00F66B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single" w:sz="18" w:space="0" w:color="auto"/>
              <w:bottom w:val="nil"/>
              <w:right w:val="single" w:sz="18" w:space="0" w:color="auto"/>
            </w:tcBorders>
            <w:noWrap/>
            <w:vAlign w:val="center"/>
          </w:tcPr>
          <w:p w14:paraId="0FDE67EB" w14:textId="2755DC22" w:rsidR="00F66B6F" w:rsidRPr="00EF4621" w:rsidRDefault="00F66B6F" w:rsidP="00F66B6F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Age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(years)</w:t>
            </w:r>
          </w:p>
        </w:tc>
        <w:tc>
          <w:tcPr>
            <w:tcW w:w="2110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62454F1A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17F88325" w14:textId="1EB3FC6C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757</w:t>
            </w:r>
          </w:p>
        </w:tc>
        <w:tc>
          <w:tcPr>
            <w:tcW w:w="259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33CBEF18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31A03E97" w14:textId="75A8B229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27</w:t>
            </w:r>
          </w:p>
        </w:tc>
        <w:tc>
          <w:tcPr>
            <w:tcW w:w="2290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6B8DFCA5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41224552" w14:textId="452A7EBC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02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5ACA2C89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191B6421" w14:textId="6012924E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829</w:t>
            </w:r>
          </w:p>
        </w:tc>
      </w:tr>
      <w:tr w:rsidR="00EF4621" w:rsidRPr="00EF4621" w14:paraId="0F6373F1" w14:textId="77777777" w:rsidTr="00F66B6F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nil"/>
              <w:bottom w:val="nil"/>
              <w:right w:val="single" w:sz="18" w:space="0" w:color="auto"/>
            </w:tcBorders>
            <w:noWrap/>
            <w:vAlign w:val="center"/>
          </w:tcPr>
          <w:p w14:paraId="404C9180" w14:textId="56FCF0C8" w:rsidR="00F66B6F" w:rsidRPr="00EF4621" w:rsidRDefault="00F66B6F" w:rsidP="00F66B6F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Female gender</w:t>
            </w:r>
          </w:p>
        </w:tc>
        <w:tc>
          <w:tcPr>
            <w:tcW w:w="2110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5476B45D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68F23DF5" w14:textId="054A2826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797</w:t>
            </w:r>
          </w:p>
        </w:tc>
        <w:tc>
          <w:tcPr>
            <w:tcW w:w="259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303FC89B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19FFABAB" w14:textId="63C7D23E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77</w:t>
            </w:r>
          </w:p>
        </w:tc>
        <w:tc>
          <w:tcPr>
            <w:tcW w:w="2290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00696BEF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675E54C3" w14:textId="0A4CD6C8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531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28E6ABBD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34572CEE" w14:textId="4383AC2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606</w:t>
            </w:r>
          </w:p>
        </w:tc>
      </w:tr>
      <w:tr w:rsidR="00EF4621" w:rsidRPr="00EF4621" w14:paraId="6001BCBC" w14:textId="77777777" w:rsidTr="00F66B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nil"/>
              <w:bottom w:val="nil"/>
              <w:right w:val="single" w:sz="18" w:space="0" w:color="auto"/>
            </w:tcBorders>
            <w:noWrap/>
            <w:vAlign w:val="center"/>
          </w:tcPr>
          <w:p w14:paraId="13E16326" w14:textId="5CDBAD52" w:rsidR="00F66B6F" w:rsidRPr="00EF4621" w:rsidRDefault="002C6339" w:rsidP="00F66B6F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="00F66B6F"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HR</w:t>
            </w:r>
            <w:r w:rsidR="00F66B6F" w:rsidRPr="00EF4621">
              <w:rPr>
                <w:rFonts w:ascii="Times New Roman" w:hAnsi="Times New Roman" w:cs="Times New Roman"/>
                <w:color w:val="auto"/>
                <w:sz w:val="22"/>
                <w:szCs w:val="22"/>
                <w:vertAlign w:val="subscript"/>
                <w:lang w:val="en-US"/>
              </w:rPr>
              <w:t>overall</w:t>
            </w: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vertAlign w:val="subscript"/>
                <w:lang w:val="en-US"/>
              </w:rPr>
              <w:t>-0</w:t>
            </w:r>
            <w:r w:rsidR="00F66B6F"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(bpm)</w:t>
            </w:r>
          </w:p>
        </w:tc>
        <w:tc>
          <w:tcPr>
            <w:tcW w:w="2110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70357FF3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1.35</w:t>
            </w:r>
          </w:p>
          <w:p w14:paraId="48A56FE9" w14:textId="4F7A7BF2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1.47;-1.22]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0DC325F3" w14:textId="5874D678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59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37F59D5A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+0.97</w:t>
            </w:r>
          </w:p>
          <w:p w14:paraId="129388C3" w14:textId="64A260E2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+0.75;+1.19]</w:t>
            </w:r>
          </w:p>
        </w:tc>
        <w:tc>
          <w:tcPr>
            <w:tcW w:w="97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40F25E22" w14:textId="03D97E6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0.001</w:t>
            </w:r>
          </w:p>
        </w:tc>
        <w:tc>
          <w:tcPr>
            <w:tcW w:w="2290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2D120828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27CFBD26" w14:textId="40D85A06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59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679833BE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5505F12A" w14:textId="2D702AA3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791</w:t>
            </w:r>
          </w:p>
        </w:tc>
      </w:tr>
      <w:tr w:rsidR="00EF4621" w:rsidRPr="00EF4621" w14:paraId="13AB496D" w14:textId="77777777" w:rsidTr="00F66B6F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nil"/>
              <w:bottom w:val="nil"/>
              <w:right w:val="single" w:sz="18" w:space="0" w:color="auto"/>
            </w:tcBorders>
            <w:noWrap/>
            <w:vAlign w:val="center"/>
          </w:tcPr>
          <w:p w14:paraId="02689F01" w14:textId="34942082" w:rsidR="00F66B6F" w:rsidRPr="00EF4621" w:rsidRDefault="00F66B6F" w:rsidP="00F66B6F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Fever</w:t>
            </w:r>
          </w:p>
        </w:tc>
        <w:tc>
          <w:tcPr>
            <w:tcW w:w="2110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02A894AD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185C63E1" w14:textId="5AC4E9FE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987</w:t>
            </w:r>
          </w:p>
        </w:tc>
        <w:tc>
          <w:tcPr>
            <w:tcW w:w="259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446B9A1D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27.0</w:t>
            </w:r>
          </w:p>
          <w:p w14:paraId="2B706D9A" w14:textId="6F042678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44.2;-9.9]</w:t>
            </w:r>
          </w:p>
        </w:tc>
        <w:tc>
          <w:tcPr>
            <w:tcW w:w="97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13296803" w14:textId="49D2DBC8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2290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3687EBCB" w14:textId="31A05EF8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 xml:space="preserve">-23.2 </w:t>
            </w: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br/>
              <w:t>[-37.7;-8.7]</w:t>
            </w:r>
          </w:p>
        </w:tc>
        <w:tc>
          <w:tcPr>
            <w:tcW w:w="886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176DA723" w14:textId="470267D4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3B6EC301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20.2</w:t>
            </w:r>
          </w:p>
          <w:p w14:paraId="64B19BC4" w14:textId="233BD7CE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33.7;-6.6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0CB194EF" w14:textId="43207A38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4</w:t>
            </w:r>
          </w:p>
        </w:tc>
      </w:tr>
      <w:tr w:rsidR="00EF4621" w:rsidRPr="00EF4621" w14:paraId="297F5BAD" w14:textId="77777777" w:rsidTr="00F66B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nil"/>
              <w:bottom w:val="nil"/>
              <w:right w:val="single" w:sz="18" w:space="0" w:color="auto"/>
            </w:tcBorders>
            <w:noWrap/>
            <w:vAlign w:val="center"/>
          </w:tcPr>
          <w:p w14:paraId="3E53FEB1" w14:textId="15ECC205" w:rsidR="00F66B6F" w:rsidRPr="00EF4621" w:rsidRDefault="00F66B6F" w:rsidP="00F66B6F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lastRenderedPageBreak/>
              <w:t>Baseline QT</w:t>
            </w:r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 xml:space="preserve"> (</w:t>
            </w:r>
            <w:proofErr w:type="spellStart"/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ms</w:t>
            </w:r>
            <w:proofErr w:type="spellEnd"/>
            <w:r w:rsidRPr="00EF4621">
              <w:rPr>
                <w:rFonts w:ascii="Times New Roman" w:hAnsi="Times New Roman" w:cs="Times New Roman"/>
                <w:b w:val="0"/>
                <w:bCs w:val="0"/>
                <w:color w:val="auto"/>
                <w:sz w:val="22"/>
                <w:szCs w:val="22"/>
                <w:lang w:val="en-US"/>
              </w:rPr>
              <w:t>)</w:t>
            </w:r>
          </w:p>
        </w:tc>
        <w:tc>
          <w:tcPr>
            <w:tcW w:w="2110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3B75C0F9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45</w:t>
            </w:r>
          </w:p>
          <w:p w14:paraId="375EA611" w14:textId="2F78F34A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51;-0.36]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4515A4E1" w14:textId="1ADA2D2C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59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0D44C4EE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52</w:t>
            </w:r>
          </w:p>
          <w:p w14:paraId="6A63293F" w14:textId="2243915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60;-0.44]</w:t>
            </w:r>
          </w:p>
        </w:tc>
        <w:tc>
          <w:tcPr>
            <w:tcW w:w="97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79324A19" w14:textId="3946617F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290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70682D3A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47</w:t>
            </w:r>
          </w:p>
          <w:p w14:paraId="195196B9" w14:textId="679C01CE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55 ;-0.40]</w:t>
            </w:r>
          </w:p>
        </w:tc>
        <w:tc>
          <w:tcPr>
            <w:tcW w:w="886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6A0FF193" w14:textId="42560D14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49D2B687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0.474</w:t>
            </w:r>
          </w:p>
          <w:p w14:paraId="00B3815A" w14:textId="33B137D4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0.55;-0.39]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01761139" w14:textId="4FFD895D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&lt; 0.001</w:t>
            </w:r>
          </w:p>
        </w:tc>
      </w:tr>
      <w:tr w:rsidR="00EF4621" w:rsidRPr="00EF4621" w14:paraId="3D6F95EE" w14:textId="77777777" w:rsidTr="00F66B6F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nil"/>
              <w:bottom w:val="nil"/>
              <w:right w:val="single" w:sz="18" w:space="0" w:color="auto"/>
            </w:tcBorders>
            <w:noWrap/>
            <w:vAlign w:val="center"/>
          </w:tcPr>
          <w:p w14:paraId="1B0A5F11" w14:textId="7CD79350" w:rsidR="00F66B6F" w:rsidRPr="00EF4621" w:rsidRDefault="00F66B6F" w:rsidP="00F66B6F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Azithromycin</w:t>
            </w:r>
          </w:p>
        </w:tc>
        <w:tc>
          <w:tcPr>
            <w:tcW w:w="2110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77EDC75E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78066A30" w14:textId="72FEC76A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98</w:t>
            </w:r>
          </w:p>
        </w:tc>
        <w:tc>
          <w:tcPr>
            <w:tcW w:w="259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2924BC2F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7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01541D96" w14:textId="5C1716CF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493</w:t>
            </w:r>
          </w:p>
        </w:tc>
        <w:tc>
          <w:tcPr>
            <w:tcW w:w="2290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12FFB40C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76AAFECF" w14:textId="7A4082AB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599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18FE375C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6B9E92B8" w14:textId="4C8B9884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575</w:t>
            </w:r>
          </w:p>
        </w:tc>
      </w:tr>
      <w:tr w:rsidR="00EF4621" w:rsidRPr="00EF4621" w14:paraId="765ECABC" w14:textId="77777777" w:rsidTr="00F66B6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nil"/>
              <w:bottom w:val="nil"/>
              <w:right w:val="single" w:sz="18" w:space="0" w:color="auto"/>
            </w:tcBorders>
            <w:noWrap/>
            <w:vAlign w:val="center"/>
          </w:tcPr>
          <w:p w14:paraId="759AEC3B" w14:textId="2D949266" w:rsidR="00F66B6F" w:rsidRPr="00EF4621" w:rsidRDefault="00F66B6F" w:rsidP="00F66B6F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Lopinavir/Ritonavir</w:t>
            </w:r>
          </w:p>
        </w:tc>
        <w:tc>
          <w:tcPr>
            <w:tcW w:w="2110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53658014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77EF67CA" w14:textId="08389C14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359</w:t>
            </w:r>
          </w:p>
        </w:tc>
        <w:tc>
          <w:tcPr>
            <w:tcW w:w="259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152B76E6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+11.1</w:t>
            </w:r>
          </w:p>
          <w:p w14:paraId="366D9922" w14:textId="3F7D0330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+0.5;+21.7]</w:t>
            </w:r>
          </w:p>
        </w:tc>
        <w:tc>
          <w:tcPr>
            <w:tcW w:w="970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259884CB" w14:textId="7CD2DC96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4</w:t>
            </w:r>
          </w:p>
        </w:tc>
        <w:tc>
          <w:tcPr>
            <w:tcW w:w="2290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672B389C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0027A2D9" w14:textId="17E1C220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13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nil"/>
              <w:right w:val="nil"/>
            </w:tcBorders>
            <w:vAlign w:val="center"/>
          </w:tcPr>
          <w:p w14:paraId="0B9F2112" w14:textId="77777777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nil"/>
              <w:right w:val="single" w:sz="18" w:space="0" w:color="auto"/>
            </w:tcBorders>
            <w:vAlign w:val="center"/>
          </w:tcPr>
          <w:p w14:paraId="72C478E4" w14:textId="2266D0BA" w:rsidR="00F66B6F" w:rsidRPr="00EF4621" w:rsidRDefault="00F66B6F" w:rsidP="00F66B6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52</w:t>
            </w:r>
          </w:p>
        </w:tc>
      </w:tr>
      <w:tr w:rsidR="00EF4621" w:rsidRPr="00EF4621" w14:paraId="281EA2B8" w14:textId="77777777" w:rsidTr="00F66B6F">
        <w:trPr>
          <w:trHeight w:val="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69" w:type="dxa"/>
            <w:tcBorders>
              <w:top w:val="nil"/>
              <w:bottom w:val="single" w:sz="18" w:space="0" w:color="auto"/>
              <w:right w:val="single" w:sz="18" w:space="0" w:color="auto"/>
            </w:tcBorders>
            <w:noWrap/>
            <w:vAlign w:val="center"/>
          </w:tcPr>
          <w:p w14:paraId="13E07B15" w14:textId="6AA322A5" w:rsidR="00F66B6F" w:rsidRPr="00EF4621" w:rsidRDefault="00F66B6F" w:rsidP="00F66B6F">
            <w:pPr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22"/>
                <w:szCs w:val="22"/>
                <w:lang w:val="en-US"/>
              </w:rPr>
              <w:t>Boost dose</w:t>
            </w:r>
          </w:p>
        </w:tc>
        <w:tc>
          <w:tcPr>
            <w:tcW w:w="2110" w:type="dxa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vAlign w:val="center"/>
          </w:tcPr>
          <w:p w14:paraId="25DE91FF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03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vAlign w:val="center"/>
          </w:tcPr>
          <w:p w14:paraId="6693B468" w14:textId="33328C34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152</w:t>
            </w:r>
          </w:p>
        </w:tc>
        <w:tc>
          <w:tcPr>
            <w:tcW w:w="2598" w:type="dxa"/>
            <w:tcBorders>
              <w:top w:val="nil"/>
              <w:left w:val="single" w:sz="8" w:space="0" w:color="auto"/>
              <w:bottom w:val="single" w:sz="18" w:space="0" w:color="auto"/>
              <w:right w:val="nil"/>
            </w:tcBorders>
            <w:vAlign w:val="center"/>
          </w:tcPr>
          <w:p w14:paraId="39F013AB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-12.9</w:t>
            </w:r>
          </w:p>
          <w:p w14:paraId="4B7CF2A4" w14:textId="4A2F48AF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[-20.8;-4.9]</w:t>
            </w:r>
          </w:p>
        </w:tc>
        <w:tc>
          <w:tcPr>
            <w:tcW w:w="970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vAlign w:val="center"/>
          </w:tcPr>
          <w:p w14:paraId="137556E5" w14:textId="40655B15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  <w:t>0.002</w:t>
            </w:r>
          </w:p>
        </w:tc>
        <w:tc>
          <w:tcPr>
            <w:tcW w:w="2290" w:type="dxa"/>
            <w:tcBorders>
              <w:top w:val="nil"/>
              <w:left w:val="single" w:sz="8" w:space="0" w:color="auto"/>
              <w:bottom w:val="single" w:sz="18" w:space="0" w:color="auto"/>
              <w:right w:val="nil"/>
            </w:tcBorders>
            <w:vAlign w:val="center"/>
          </w:tcPr>
          <w:p w14:paraId="17935673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886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vAlign w:val="center"/>
          </w:tcPr>
          <w:p w14:paraId="0A6849A8" w14:textId="4AE0FD99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77</w:t>
            </w:r>
          </w:p>
        </w:tc>
        <w:tc>
          <w:tcPr>
            <w:tcW w:w="2658" w:type="dxa"/>
            <w:tcBorders>
              <w:top w:val="nil"/>
              <w:left w:val="single" w:sz="8" w:space="0" w:color="auto"/>
              <w:bottom w:val="single" w:sz="18" w:space="0" w:color="auto"/>
              <w:right w:val="nil"/>
            </w:tcBorders>
            <w:vAlign w:val="center"/>
          </w:tcPr>
          <w:p w14:paraId="5DDE5745" w14:textId="77777777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vAlign w:val="center"/>
          </w:tcPr>
          <w:p w14:paraId="35C6D679" w14:textId="5D624211" w:rsidR="00F66B6F" w:rsidRPr="00EF4621" w:rsidRDefault="00F66B6F" w:rsidP="00F66B6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</w:pPr>
            <w:r w:rsidRPr="00EF4621">
              <w:rPr>
                <w:rFonts w:ascii="Times New Roman" w:hAnsi="Times New Roman" w:cs="Times New Roman"/>
                <w:color w:val="auto"/>
                <w:sz w:val="18"/>
                <w:szCs w:val="18"/>
                <w:lang w:val="en-US"/>
              </w:rPr>
              <w:t>0.074</w:t>
            </w:r>
          </w:p>
        </w:tc>
      </w:tr>
    </w:tbl>
    <w:p w14:paraId="6E7623EF" w14:textId="77777777" w:rsidR="00F66B6F" w:rsidRPr="00EF4621" w:rsidRDefault="00F66B6F" w:rsidP="00005CF6">
      <w:pPr>
        <w:rPr>
          <w:rFonts w:ascii="Times New Roman" w:hAnsi="Times New Roman" w:cs="Times New Roman"/>
          <w:sz w:val="22"/>
          <w:szCs w:val="22"/>
          <w:lang w:val="en-US"/>
        </w:rPr>
      </w:pPr>
    </w:p>
    <w:p w14:paraId="1BA197A3" w14:textId="77777777" w:rsidR="00F66B6F" w:rsidRPr="00EF4621" w:rsidRDefault="00F66B6F" w:rsidP="00F66B6F">
      <w:pPr>
        <w:ind w:left="-426"/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vertAlign w:val="superscript"/>
          <w:lang w:val="en-US"/>
        </w:rPr>
        <w:t>#</w:t>
      </w:r>
      <w:r w:rsidRPr="00EF4621">
        <w:rPr>
          <w:rFonts w:ascii="Times New Roman" w:hAnsi="Times New Roman" w:cs="Times New Roman"/>
          <w:lang w:val="en-US"/>
        </w:rPr>
        <w:t xml:space="preserve"> This sub-analysis was performed on 144 pts, as described in the result section </w:t>
      </w:r>
    </w:p>
    <w:p w14:paraId="57A7BCEE" w14:textId="77777777" w:rsidR="00F66B6F" w:rsidRPr="00EF4621" w:rsidRDefault="00F66B6F" w:rsidP="00F66B6F">
      <w:pPr>
        <w:ind w:left="-426"/>
        <w:rPr>
          <w:rFonts w:ascii="Times New Roman" w:hAnsi="Times New Roman" w:cs="Times New Roman"/>
          <w:lang w:val="en-US"/>
        </w:rPr>
      </w:pPr>
      <w:r w:rsidRPr="00EF4621">
        <w:rPr>
          <w:rFonts w:ascii="Times New Roman" w:hAnsi="Times New Roman" w:cs="Times New Roman"/>
          <w:b/>
          <w:bCs/>
          <w:lang w:val="en-US"/>
        </w:rPr>
        <w:t>*</w:t>
      </w:r>
      <w:r w:rsidRPr="00EF4621">
        <w:rPr>
          <w:rFonts w:ascii="Times New Roman" w:hAnsi="Times New Roman" w:cs="Times New Roman"/>
          <w:lang w:val="en-US"/>
        </w:rPr>
        <w:t>Overall analysis was performed on the last ECG available, and time was defined as number of days from beginning of the therapy to last available ECG</w:t>
      </w:r>
    </w:p>
    <w:p w14:paraId="01BBA549" w14:textId="5165FBF7" w:rsidR="00F66B6F" w:rsidRPr="00EF4621" w:rsidRDefault="002C6339" w:rsidP="002C6339">
      <w:pPr>
        <w:ind w:left="-426"/>
        <w:rPr>
          <w:bCs/>
          <w:lang w:val="en-US"/>
        </w:rPr>
      </w:pPr>
      <w:r w:rsidRPr="00EF4621">
        <w:rPr>
          <w:rFonts w:ascii="Symbol" w:hAnsi="Symbol" w:cs="Times New Roman"/>
          <w:lang w:val="en-US"/>
        </w:rPr>
        <w:t>D</w:t>
      </w:r>
      <w:r w:rsidR="00005CF6" w:rsidRPr="00EF4621">
        <w:rPr>
          <w:rFonts w:ascii="Times New Roman" w:hAnsi="Times New Roman" w:cs="Times New Roman"/>
          <w:lang w:val="en-US"/>
        </w:rPr>
        <w:t>HR</w:t>
      </w:r>
      <w:r w:rsidRPr="00EF4621">
        <w:rPr>
          <w:rFonts w:ascii="Times New Roman" w:hAnsi="Times New Roman" w:cs="Times New Roman"/>
          <w:vertAlign w:val="subscript"/>
          <w:lang w:val="en-US"/>
        </w:rPr>
        <w:t>1-0; 2-0; overall-0</w:t>
      </w:r>
      <w:r w:rsidR="00005CF6" w:rsidRPr="00EF4621">
        <w:rPr>
          <w:rFonts w:ascii="Times New Roman" w:hAnsi="Times New Roman" w:cs="Times New Roman"/>
          <w:lang w:val="en-US"/>
        </w:rPr>
        <w:t>: difference in heart ra</w:t>
      </w:r>
      <w:r w:rsidRPr="00EF4621">
        <w:rPr>
          <w:rFonts w:ascii="Times New Roman" w:hAnsi="Times New Roman" w:cs="Times New Roman"/>
          <w:lang w:val="en-US"/>
        </w:rPr>
        <w:t>te between Time 1 and baseline, Time 2 and baseline, and overall and baseline ECG, respectively</w:t>
      </w:r>
    </w:p>
    <w:p w14:paraId="50800633" w14:textId="62D78B86" w:rsidR="002C6339" w:rsidRPr="00EF4621" w:rsidRDefault="002C6339" w:rsidP="002C6339">
      <w:pPr>
        <w:ind w:left="-426"/>
        <w:rPr>
          <w:rFonts w:ascii="Times New Roman" w:hAnsi="Times New Roman" w:cs="Times New Roman"/>
          <w:bCs/>
          <w:lang w:val="en-US"/>
        </w:rPr>
      </w:pPr>
      <w:r w:rsidRPr="00EF4621">
        <w:rPr>
          <w:rFonts w:ascii="Symbol" w:hAnsi="Symbol" w:cs="Times New Roman"/>
          <w:lang w:val="en-US"/>
        </w:rPr>
        <w:t xml:space="preserve">DT: </w:t>
      </w:r>
      <w:r w:rsidRPr="00EF4621">
        <w:rPr>
          <w:rFonts w:ascii="Times New Roman" w:hAnsi="Times New Roman" w:cs="Times New Roman"/>
          <w:lang w:val="en-US"/>
        </w:rPr>
        <w:t>difference in temperature between Time 2 and baseline</w:t>
      </w:r>
    </w:p>
    <w:p w14:paraId="769C3B3D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35502FA5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28A1D6FB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2EE7D74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10F54B57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24A4F556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1B5665E9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2B59FA58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4B0F49D3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42222646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6739CFA6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401A4DC4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6D528495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72993724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4A5E367D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63ABD717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660562C7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679954C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72D92A3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3040621D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0054D1D" w14:textId="77777777" w:rsidR="00F66B6F" w:rsidRPr="00EF4621" w:rsidRDefault="00F66B6F" w:rsidP="00F66B6F">
      <w:pPr>
        <w:ind w:left="-426"/>
        <w:rPr>
          <w:bCs/>
          <w:lang w:val="en-US"/>
        </w:rPr>
        <w:sectPr w:rsidR="00F66B6F" w:rsidRPr="00EF4621" w:rsidSect="00005CF6">
          <w:pgSz w:w="16840" w:h="11900" w:orient="landscape"/>
          <w:pgMar w:top="1134" w:right="1134" w:bottom="1134" w:left="1417" w:header="708" w:footer="708" w:gutter="0"/>
          <w:cols w:space="708"/>
          <w:docGrid w:linePitch="360"/>
        </w:sectPr>
      </w:pPr>
    </w:p>
    <w:tbl>
      <w:tblPr>
        <w:tblStyle w:val="Tabellaelenco6acolori1"/>
        <w:tblpPr w:leftFromText="141" w:rightFromText="141" w:vertAnchor="page" w:horzAnchor="margin" w:tblpY="2168"/>
        <w:tblW w:w="8364" w:type="dxa"/>
        <w:tblLayout w:type="fixed"/>
        <w:tblLook w:val="04A0" w:firstRow="1" w:lastRow="0" w:firstColumn="1" w:lastColumn="0" w:noHBand="0" w:noVBand="1"/>
      </w:tblPr>
      <w:tblGrid>
        <w:gridCol w:w="2694"/>
        <w:gridCol w:w="2693"/>
        <w:gridCol w:w="2977"/>
      </w:tblGrid>
      <w:tr w:rsidR="00EF4621" w:rsidRPr="00EF4621" w14:paraId="2C82AFB2" w14:textId="77777777" w:rsidTr="0011071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64" w:type="dxa"/>
            <w:gridSpan w:val="3"/>
            <w:tcBorders>
              <w:top w:val="single" w:sz="24" w:space="0" w:color="auto"/>
              <w:bottom w:val="nil"/>
            </w:tcBorders>
          </w:tcPr>
          <w:p w14:paraId="42FAD9CF" w14:textId="4C65315B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lastRenderedPageBreak/>
              <w:t xml:space="preserve">Table </w:t>
            </w:r>
            <w:r w:rsidR="00843A2E"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S</w:t>
            </w:r>
            <w:r w:rsidR="00D35035"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3</w:t>
            </w:r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 xml:space="preserve"> – Multivariate models </w:t>
            </w:r>
          </w:p>
        </w:tc>
      </w:tr>
      <w:tr w:rsidR="00EF4621" w:rsidRPr="00EF4621" w14:paraId="50E14D11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64" w:type="dxa"/>
            <w:gridSpan w:val="3"/>
            <w:tcBorders>
              <w:top w:val="single" w:sz="24" w:space="0" w:color="auto"/>
              <w:bottom w:val="nil"/>
            </w:tcBorders>
          </w:tcPr>
          <w:p w14:paraId="2C9AFCCF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 xml:space="preserve">Multivariate Analysis on 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dQT</w:t>
            </w:r>
            <w:proofErr w:type="spellEnd"/>
          </w:p>
        </w:tc>
      </w:tr>
      <w:tr w:rsidR="00EF4621" w:rsidRPr="00EF4621" w14:paraId="55601423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8" w:space="0" w:color="auto"/>
              <w:bottom w:val="single" w:sz="18" w:space="0" w:color="auto"/>
              <w:right w:val="single" w:sz="18" w:space="0" w:color="auto"/>
            </w:tcBorders>
          </w:tcPr>
          <w:p w14:paraId="6E566408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</w:p>
        </w:tc>
        <w:tc>
          <w:tcPr>
            <w:tcW w:w="2693" w:type="dxa"/>
            <w:tcBorders>
              <w:top w:val="single" w:sz="8" w:space="0" w:color="auto"/>
              <w:left w:val="single" w:sz="18" w:space="0" w:color="auto"/>
              <w:bottom w:val="nil"/>
              <w:right w:val="nil"/>
            </w:tcBorders>
          </w:tcPr>
          <w:p w14:paraId="03488577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</w:pPr>
            <w:proofErr w:type="spellStart"/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Coeff</w:t>
            </w:r>
            <w:proofErr w:type="spellEnd"/>
          </w:p>
        </w:tc>
        <w:tc>
          <w:tcPr>
            <w:tcW w:w="2977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</w:tcPr>
          <w:p w14:paraId="1034D1C4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p</w:t>
            </w:r>
          </w:p>
        </w:tc>
      </w:tr>
      <w:tr w:rsidR="00EF4621" w:rsidRPr="00EF4621" w14:paraId="053327D6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61F15B94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Baseline QT (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ms</w:t>
            </w:r>
            <w:proofErr w:type="spellEnd"/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035326F1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-0.29</w:t>
            </w:r>
          </w:p>
          <w:p w14:paraId="2809ADCA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[-0.34;-0.23]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165CE7BE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  <w:t>&lt; 0.001</w:t>
            </w:r>
          </w:p>
        </w:tc>
      </w:tr>
      <w:tr w:rsidR="00EF4621" w:rsidRPr="00EF4621" w14:paraId="52FFB01C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168BFEFB" w14:textId="6E7653B7" w:rsidR="00F66B6F" w:rsidRPr="00EF4621" w:rsidRDefault="00957897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="00F66B6F"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HR</w:t>
            </w: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vertAlign w:val="subscript"/>
                <w:lang w:val="en-US"/>
              </w:rPr>
              <w:t>overall-0</w:t>
            </w:r>
            <w:r w:rsidR="00F66B6F"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 xml:space="preserve"> (bpm)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13C1AC8B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 xml:space="preserve">-1.14 </w:t>
            </w:r>
          </w:p>
          <w:p w14:paraId="0804FD4F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[-1.27;-1.0]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427664A4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  <w:t>&lt; 0.001</w:t>
            </w:r>
          </w:p>
        </w:tc>
      </w:tr>
      <w:tr w:rsidR="00EF4621" w:rsidRPr="00EF4621" w14:paraId="39B0EDD1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3613F56B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Fever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36BADC25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399C3BDA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0.87</w:t>
            </w:r>
          </w:p>
        </w:tc>
      </w:tr>
      <w:tr w:rsidR="00EF4621" w:rsidRPr="00EF4621" w14:paraId="2375556C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53A039AD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Lopinavir/Ritonavir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44D17804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32F606F3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0.730</w:t>
            </w:r>
          </w:p>
        </w:tc>
      </w:tr>
      <w:tr w:rsidR="00EF4621" w:rsidRPr="00EF4621" w14:paraId="0C3E54DE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single" w:sz="18" w:space="0" w:color="auto"/>
              <w:right w:val="single" w:sz="18" w:space="0" w:color="auto"/>
            </w:tcBorders>
            <w:vAlign w:val="center"/>
          </w:tcPr>
          <w:p w14:paraId="675ACC1A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Dose Boost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vAlign w:val="center"/>
          </w:tcPr>
          <w:p w14:paraId="2154E04F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vAlign w:val="center"/>
          </w:tcPr>
          <w:p w14:paraId="502DE887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0.315</w:t>
            </w:r>
          </w:p>
        </w:tc>
      </w:tr>
      <w:tr w:rsidR="00EF4621" w:rsidRPr="00EF4621" w14:paraId="1C8E1205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64" w:type="dxa"/>
            <w:gridSpan w:val="3"/>
            <w:tcBorders>
              <w:top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4E4A899C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 xml:space="preserve">Multivariate Analysis on 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dQTc</w:t>
            </w:r>
            <w:proofErr w:type="spellEnd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 xml:space="preserve"> (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Bazett</w:t>
            </w:r>
            <w:proofErr w:type="spellEnd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)</w:t>
            </w:r>
          </w:p>
        </w:tc>
      </w:tr>
      <w:tr w:rsidR="00EF4621" w:rsidRPr="00EF4621" w14:paraId="711F69C9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11561652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</w:p>
        </w:tc>
        <w:tc>
          <w:tcPr>
            <w:tcW w:w="2693" w:type="dxa"/>
            <w:tcBorders>
              <w:top w:val="single" w:sz="8" w:space="0" w:color="auto"/>
              <w:left w:val="single" w:sz="18" w:space="0" w:color="auto"/>
              <w:bottom w:val="nil"/>
              <w:right w:val="nil"/>
            </w:tcBorders>
            <w:vAlign w:val="center"/>
          </w:tcPr>
          <w:p w14:paraId="2EA30CB9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proofErr w:type="spellStart"/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Coeff</w:t>
            </w:r>
            <w:proofErr w:type="spellEnd"/>
          </w:p>
        </w:tc>
        <w:tc>
          <w:tcPr>
            <w:tcW w:w="2977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</w:tcPr>
          <w:p w14:paraId="402BF33E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p</w:t>
            </w:r>
          </w:p>
        </w:tc>
      </w:tr>
      <w:tr w:rsidR="00EF4621" w:rsidRPr="00EF4621" w14:paraId="53697945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5D2A432C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Baseline QTc (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ms</w:t>
            </w:r>
            <w:proofErr w:type="spellEnd"/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395FD244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-0.44</w:t>
            </w:r>
          </w:p>
          <w:p w14:paraId="2C124808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[-0.53;-0.36]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54621FC4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  <w:t>&lt; 0.001</w:t>
            </w:r>
          </w:p>
        </w:tc>
      </w:tr>
      <w:tr w:rsidR="00EF4621" w:rsidRPr="00EF4621" w14:paraId="30CE33A7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105E2875" w14:textId="329CBA4C" w:rsidR="00F66B6F" w:rsidRPr="00EF4621" w:rsidRDefault="00957897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="00F66B6F"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HR</w:t>
            </w: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vertAlign w:val="subscript"/>
                <w:lang w:val="en-US"/>
              </w:rPr>
              <w:t>overall-0</w:t>
            </w:r>
            <w:r w:rsidR="00F66B6F"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 xml:space="preserve"> (bpm)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0742C28F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+0.71</w:t>
            </w:r>
          </w:p>
          <w:p w14:paraId="272EA851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[+0.51;+0.91]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43FBE007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/>
                <w:color w:val="auto"/>
                <w:sz w:val="22"/>
                <w:szCs w:val="22"/>
                <w:lang w:val="en-US"/>
              </w:rPr>
              <w:t>&lt; 0.001</w:t>
            </w:r>
          </w:p>
        </w:tc>
      </w:tr>
      <w:tr w:rsidR="00EF4621" w:rsidRPr="00EF4621" w14:paraId="7B082902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71A04F9A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Fever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2E1AC128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 xml:space="preserve">-18.7 </w:t>
            </w:r>
          </w:p>
          <w:p w14:paraId="5370D8E6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[-32.6;-4.8]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2B3DC054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/>
                <w:color w:val="auto"/>
                <w:sz w:val="22"/>
                <w:szCs w:val="22"/>
                <w:lang w:val="en-US"/>
              </w:rPr>
              <w:t>0.009</w:t>
            </w:r>
          </w:p>
        </w:tc>
      </w:tr>
      <w:tr w:rsidR="00EF4621" w:rsidRPr="00EF4621" w14:paraId="14C60AD6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031A3169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Lopinavir/Ritonavir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1EE62A0A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7EE79181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0.235</w:t>
            </w:r>
          </w:p>
        </w:tc>
      </w:tr>
      <w:tr w:rsidR="00EF4621" w:rsidRPr="00EF4621" w14:paraId="2AF343C0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single" w:sz="18" w:space="0" w:color="auto"/>
              <w:right w:val="single" w:sz="18" w:space="0" w:color="auto"/>
            </w:tcBorders>
            <w:vAlign w:val="center"/>
          </w:tcPr>
          <w:p w14:paraId="0C9A68B8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Dose Boost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vAlign w:val="center"/>
          </w:tcPr>
          <w:p w14:paraId="1AB01E6F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vAlign w:val="center"/>
          </w:tcPr>
          <w:p w14:paraId="718C35A7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0.162</w:t>
            </w:r>
          </w:p>
        </w:tc>
      </w:tr>
      <w:tr w:rsidR="00EF4621" w:rsidRPr="00EF4621" w14:paraId="7427DDF9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64" w:type="dxa"/>
            <w:gridSpan w:val="3"/>
            <w:tcBorders>
              <w:top w:val="nil"/>
              <w:bottom w:val="nil"/>
              <w:right w:val="single" w:sz="8" w:space="0" w:color="auto"/>
            </w:tcBorders>
            <w:vAlign w:val="center"/>
          </w:tcPr>
          <w:p w14:paraId="517AEECC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Cs w:val="0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 xml:space="preserve">Multivariate Analysis on 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dQTc</w:t>
            </w:r>
            <w:proofErr w:type="spellEnd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 xml:space="preserve"> (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Fridericia</w:t>
            </w:r>
            <w:proofErr w:type="spellEnd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)</w:t>
            </w:r>
          </w:p>
        </w:tc>
      </w:tr>
      <w:tr w:rsidR="00EF4621" w:rsidRPr="00EF4621" w14:paraId="0FA65E6C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387B9FCE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</w:p>
        </w:tc>
        <w:tc>
          <w:tcPr>
            <w:tcW w:w="2693" w:type="dxa"/>
            <w:tcBorders>
              <w:top w:val="single" w:sz="8" w:space="0" w:color="auto"/>
              <w:left w:val="single" w:sz="18" w:space="0" w:color="auto"/>
              <w:bottom w:val="nil"/>
              <w:right w:val="nil"/>
            </w:tcBorders>
            <w:vAlign w:val="center"/>
          </w:tcPr>
          <w:p w14:paraId="79AE6F89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proofErr w:type="spellStart"/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Coeff</w:t>
            </w:r>
            <w:proofErr w:type="spellEnd"/>
          </w:p>
        </w:tc>
        <w:tc>
          <w:tcPr>
            <w:tcW w:w="2977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</w:tcPr>
          <w:p w14:paraId="33F9C279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p</w:t>
            </w:r>
          </w:p>
        </w:tc>
      </w:tr>
      <w:tr w:rsidR="00EF4621" w:rsidRPr="00EF4621" w14:paraId="274891D1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7C810D21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Baseline QTc (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ms</w:t>
            </w:r>
            <w:proofErr w:type="spellEnd"/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7DE19828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-0.48</w:t>
            </w:r>
          </w:p>
          <w:p w14:paraId="52972965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[-0.59;-0.39]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0C1BF311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  <w:t>&lt; 0.001</w:t>
            </w:r>
          </w:p>
        </w:tc>
      </w:tr>
      <w:tr w:rsidR="00EF4621" w:rsidRPr="00EF4621" w14:paraId="0CB4C805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260ED312" w14:textId="533E10E2" w:rsidR="00F66B6F" w:rsidRPr="00EF4621" w:rsidRDefault="00957897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="00F66B6F"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HR</w:t>
            </w: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vertAlign w:val="subscript"/>
                <w:lang w:val="en-US"/>
              </w:rPr>
              <w:t>overall-0</w:t>
            </w:r>
            <w:r w:rsidR="00F66B6F"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 xml:space="preserve"> (bpm)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21C432B5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7EDA0312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0.360</w:t>
            </w:r>
          </w:p>
        </w:tc>
      </w:tr>
      <w:tr w:rsidR="00EF4621" w:rsidRPr="00EF4621" w14:paraId="40D63F0E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0E6A32AC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Fever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1B26B592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 xml:space="preserve">-16.9 </w:t>
            </w:r>
          </w:p>
          <w:p w14:paraId="371067A6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[-29.6;-4.2]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0B651B55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/>
                <w:color w:val="auto"/>
                <w:sz w:val="22"/>
                <w:szCs w:val="22"/>
                <w:lang w:val="en-US"/>
              </w:rPr>
              <w:t>0.009</w:t>
            </w:r>
          </w:p>
        </w:tc>
      </w:tr>
      <w:tr w:rsidR="00EF4621" w:rsidRPr="00EF4621" w14:paraId="491B2763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763DD83F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Lopinavir/Ritonavir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3D9DD2C3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6AAB4FA4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0.376</w:t>
            </w:r>
          </w:p>
        </w:tc>
      </w:tr>
      <w:tr w:rsidR="00EF4621" w:rsidRPr="00EF4621" w14:paraId="6CD3105E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single" w:sz="18" w:space="0" w:color="auto"/>
              <w:right w:val="single" w:sz="18" w:space="0" w:color="auto"/>
            </w:tcBorders>
            <w:vAlign w:val="center"/>
          </w:tcPr>
          <w:p w14:paraId="31C2CE84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Dose Boost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vAlign w:val="center"/>
          </w:tcPr>
          <w:p w14:paraId="197977B8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vAlign w:val="center"/>
          </w:tcPr>
          <w:p w14:paraId="63F2988C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0.072</w:t>
            </w:r>
          </w:p>
        </w:tc>
      </w:tr>
      <w:tr w:rsidR="00EF4621" w:rsidRPr="00EF4621" w14:paraId="2BF0F123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364" w:type="dxa"/>
            <w:gridSpan w:val="3"/>
            <w:tcBorders>
              <w:top w:val="nil"/>
              <w:bottom w:val="nil"/>
              <w:right w:val="single" w:sz="8" w:space="0" w:color="auto"/>
            </w:tcBorders>
            <w:vAlign w:val="center"/>
          </w:tcPr>
          <w:p w14:paraId="7827DA5C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Cs w:val="0"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 xml:space="preserve">Multivariate Analysis on 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>dQTc</w:t>
            </w:r>
            <w:proofErr w:type="spellEnd"/>
            <w:r w:rsidRPr="00EF4621">
              <w:rPr>
                <w:rFonts w:ascii="Times New Roman" w:eastAsia="Times New Roman" w:hAnsi="Times New Roman" w:cs="Times New Roman"/>
                <w:bCs w:val="0"/>
                <w:color w:val="auto"/>
                <w:lang w:val="en-US"/>
              </w:rPr>
              <w:t xml:space="preserve"> (Framingham)</w:t>
            </w:r>
          </w:p>
        </w:tc>
      </w:tr>
      <w:tr w:rsidR="00EF4621" w:rsidRPr="00EF4621" w14:paraId="1CA5A4DE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8" w:space="0" w:color="auto"/>
              <w:bottom w:val="single" w:sz="18" w:space="0" w:color="auto"/>
              <w:right w:val="single" w:sz="18" w:space="0" w:color="auto"/>
            </w:tcBorders>
            <w:vAlign w:val="center"/>
          </w:tcPr>
          <w:p w14:paraId="555F8CFA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</w:p>
        </w:tc>
        <w:tc>
          <w:tcPr>
            <w:tcW w:w="2693" w:type="dxa"/>
            <w:tcBorders>
              <w:top w:val="single" w:sz="8" w:space="0" w:color="auto"/>
              <w:left w:val="single" w:sz="18" w:space="0" w:color="auto"/>
              <w:bottom w:val="nil"/>
              <w:right w:val="nil"/>
            </w:tcBorders>
            <w:vAlign w:val="center"/>
          </w:tcPr>
          <w:p w14:paraId="4DB034AD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proofErr w:type="spellStart"/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Coeff</w:t>
            </w:r>
            <w:proofErr w:type="spellEnd"/>
          </w:p>
        </w:tc>
        <w:tc>
          <w:tcPr>
            <w:tcW w:w="2977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vAlign w:val="center"/>
          </w:tcPr>
          <w:p w14:paraId="7BE1B33A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p</w:t>
            </w:r>
          </w:p>
        </w:tc>
      </w:tr>
      <w:tr w:rsidR="00EF4621" w:rsidRPr="00EF4621" w14:paraId="5C3C24E9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18" w:space="0" w:color="auto"/>
              <w:bottom w:val="nil"/>
              <w:right w:val="single" w:sz="18" w:space="0" w:color="auto"/>
            </w:tcBorders>
            <w:vAlign w:val="center"/>
          </w:tcPr>
          <w:p w14:paraId="19B2A899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Baseline QT (</w:t>
            </w:r>
            <w:proofErr w:type="spellStart"/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ms</w:t>
            </w:r>
            <w:proofErr w:type="spellEnd"/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)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75FAC826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-0.48</w:t>
            </w:r>
          </w:p>
          <w:p w14:paraId="30DD6074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[-0.56;-0.40]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37CA055A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  <w:t>&lt; 0.001</w:t>
            </w:r>
          </w:p>
        </w:tc>
      </w:tr>
      <w:tr w:rsidR="00EF4621" w:rsidRPr="00EF4621" w14:paraId="46FB42A1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0A60E8F9" w14:textId="2B4AB15C" w:rsidR="00F66B6F" w:rsidRPr="00EF4621" w:rsidRDefault="00957897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Symbol" w:hAnsi="Symbol" w:cs="Times New Roman"/>
                <w:color w:val="auto"/>
                <w:lang w:val="en-US"/>
              </w:rPr>
              <w:t>D</w:t>
            </w:r>
            <w:r w:rsidR="00F66B6F"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HR</w:t>
            </w: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vertAlign w:val="subscript"/>
                <w:lang w:val="en-US"/>
              </w:rPr>
              <w:t>overall-0</w:t>
            </w:r>
            <w:r w:rsidR="00F66B6F"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 xml:space="preserve"> (bpm)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42D64244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30B9122E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  <w:t>0.795</w:t>
            </w:r>
          </w:p>
        </w:tc>
      </w:tr>
      <w:tr w:rsidR="00EF4621" w:rsidRPr="00EF4621" w14:paraId="628FE5E0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3038051D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Fever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7028EF37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 xml:space="preserve">-14.7 </w:t>
            </w:r>
          </w:p>
          <w:p w14:paraId="6D6E0E55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[-26.6;-2.8]</w:t>
            </w: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3228CEBD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/>
                <w:color w:val="auto"/>
                <w:lang w:val="en-US"/>
              </w:rPr>
              <w:t>0.015</w:t>
            </w:r>
          </w:p>
        </w:tc>
      </w:tr>
      <w:tr w:rsidR="00EF4621" w:rsidRPr="00EF4621" w14:paraId="34E67A3E" w14:textId="77777777" w:rsidTr="0011071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4572AB93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Lopinavir/Ritonavir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5B2D0124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68919AA4" w14:textId="77777777" w:rsidR="00F66B6F" w:rsidRPr="00EF4621" w:rsidRDefault="00F66B6F" w:rsidP="0011071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0.266</w:t>
            </w:r>
          </w:p>
        </w:tc>
      </w:tr>
      <w:tr w:rsidR="00EF4621" w:rsidRPr="00EF4621" w14:paraId="7099704D" w14:textId="77777777" w:rsidTr="00110712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il"/>
              <w:bottom w:val="nil"/>
              <w:right w:val="single" w:sz="18" w:space="0" w:color="auto"/>
            </w:tcBorders>
            <w:vAlign w:val="center"/>
          </w:tcPr>
          <w:p w14:paraId="08EC6F3F" w14:textId="77777777" w:rsidR="00F66B6F" w:rsidRPr="00EF4621" w:rsidRDefault="00F66B6F" w:rsidP="00110712">
            <w:pPr>
              <w:jc w:val="center"/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 w:val="0"/>
                <w:color w:val="auto"/>
                <w:lang w:val="en-US"/>
              </w:rPr>
              <w:t>Dose Boost</w:t>
            </w:r>
          </w:p>
        </w:tc>
        <w:tc>
          <w:tcPr>
            <w:tcW w:w="2693" w:type="dxa"/>
            <w:tcBorders>
              <w:top w:val="nil"/>
              <w:left w:val="single" w:sz="18" w:space="0" w:color="auto"/>
              <w:bottom w:val="nil"/>
              <w:right w:val="nil"/>
            </w:tcBorders>
            <w:vAlign w:val="center"/>
          </w:tcPr>
          <w:p w14:paraId="71748BBE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</w:pPr>
          </w:p>
        </w:tc>
        <w:tc>
          <w:tcPr>
            <w:tcW w:w="2977" w:type="dxa"/>
            <w:tcBorders>
              <w:top w:val="nil"/>
              <w:left w:val="nil"/>
              <w:bottom w:val="nil"/>
              <w:right w:val="single" w:sz="8" w:space="0" w:color="auto"/>
            </w:tcBorders>
            <w:vAlign w:val="center"/>
          </w:tcPr>
          <w:p w14:paraId="1F21D948" w14:textId="77777777" w:rsidR="00F66B6F" w:rsidRPr="00EF4621" w:rsidRDefault="00F66B6F" w:rsidP="0011071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color w:val="auto"/>
                <w:lang w:val="en-US"/>
              </w:rPr>
            </w:pPr>
            <w:r w:rsidRPr="00EF4621">
              <w:rPr>
                <w:rFonts w:ascii="Times New Roman" w:eastAsia="Times New Roman" w:hAnsi="Times New Roman" w:cs="Times New Roman"/>
                <w:bCs/>
                <w:color w:val="auto"/>
                <w:sz w:val="22"/>
                <w:szCs w:val="22"/>
                <w:lang w:val="en-US"/>
              </w:rPr>
              <w:t>0.083</w:t>
            </w:r>
          </w:p>
        </w:tc>
      </w:tr>
    </w:tbl>
    <w:p w14:paraId="04406C7C" w14:textId="7C5DBA1B" w:rsidR="00F66B6F" w:rsidRPr="00EF4621" w:rsidRDefault="00110712" w:rsidP="00957897">
      <w:pPr>
        <w:ind w:left="-426"/>
        <w:jc w:val="center"/>
        <w:rPr>
          <w:rFonts w:ascii="Times New Roman" w:eastAsia="Times New Roman" w:hAnsi="Times New Roman" w:cs="Times New Roman"/>
          <w:b/>
          <w:lang w:val="en-US"/>
        </w:rPr>
      </w:pPr>
      <w:r w:rsidRPr="00EF4621">
        <w:rPr>
          <w:rFonts w:ascii="Times New Roman" w:eastAsia="Times New Roman" w:hAnsi="Times New Roman" w:cs="Times New Roman"/>
          <w:b/>
          <w:lang w:val="en-US"/>
        </w:rPr>
        <w:t>TableS</w:t>
      </w:r>
      <w:r w:rsidR="00D35035" w:rsidRPr="00EF4621">
        <w:rPr>
          <w:rFonts w:ascii="Times New Roman" w:eastAsia="Times New Roman" w:hAnsi="Times New Roman" w:cs="Times New Roman"/>
          <w:b/>
          <w:lang w:val="en-US"/>
        </w:rPr>
        <w:t>3</w:t>
      </w:r>
      <w:r w:rsidRPr="00EF4621">
        <w:rPr>
          <w:rFonts w:ascii="Times New Roman" w:eastAsia="Times New Roman" w:hAnsi="Times New Roman" w:cs="Times New Roman"/>
          <w:b/>
          <w:lang w:val="en-US"/>
        </w:rPr>
        <w:t xml:space="preserve"> – Multivariate models for </w:t>
      </w:r>
      <w:r w:rsidR="00D42A0C" w:rsidRPr="00EF4621">
        <w:rPr>
          <w:rFonts w:ascii="Times New Roman" w:eastAsia="Times New Roman" w:hAnsi="Times New Roman" w:cs="Times New Roman"/>
          <w:b/>
          <w:lang w:val="en-US"/>
        </w:rPr>
        <w:t>QT/QTc modifications</w:t>
      </w:r>
    </w:p>
    <w:p w14:paraId="15988DAE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5601D4EC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3059ECDC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3574A5F8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1A5F648F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474D6F4F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167125DE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F40335D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53F54EB9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3742ADC2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5FD3A419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4542AF24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532B7AB3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477FA5E4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708076EE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67BD9986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72900532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7BE93335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B99BC5C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433AFFC5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593C2377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179F224E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7C3DB2C2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204F2171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4509DD39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7C819E3B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29228C3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73F05844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166C0B1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010BBB0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2EB1CC72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04A8F0B1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3A30E5EF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59CF9711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296186A8" w14:textId="77777777" w:rsidR="00F66B6F" w:rsidRPr="00EF4621" w:rsidRDefault="00F66B6F" w:rsidP="00F66B6F">
      <w:pPr>
        <w:ind w:left="-426"/>
        <w:rPr>
          <w:bCs/>
          <w:lang w:val="en-US"/>
        </w:rPr>
      </w:pPr>
    </w:p>
    <w:p w14:paraId="14993E3B" w14:textId="78CA4E0E" w:rsidR="00F66B6F" w:rsidRPr="00EF4621" w:rsidRDefault="00F66B6F" w:rsidP="00F66B6F">
      <w:pPr>
        <w:ind w:left="-426"/>
        <w:rPr>
          <w:bCs/>
          <w:lang w:val="en-US"/>
        </w:rPr>
      </w:pPr>
    </w:p>
    <w:p w14:paraId="04215BBC" w14:textId="0EC8FD76" w:rsidR="00110712" w:rsidRPr="00EF4621" w:rsidRDefault="00110712" w:rsidP="00F66B6F">
      <w:pPr>
        <w:ind w:left="-426"/>
        <w:rPr>
          <w:bCs/>
          <w:lang w:val="en-US"/>
        </w:rPr>
      </w:pPr>
    </w:p>
    <w:p w14:paraId="4FB05A41" w14:textId="3B8346E8" w:rsidR="00110712" w:rsidRPr="00EF4621" w:rsidRDefault="00110712" w:rsidP="00F66B6F">
      <w:pPr>
        <w:ind w:left="-426"/>
        <w:rPr>
          <w:bCs/>
          <w:lang w:val="en-US"/>
        </w:rPr>
      </w:pPr>
    </w:p>
    <w:p w14:paraId="3643FD36" w14:textId="77777777" w:rsidR="00110712" w:rsidRPr="00EF4621" w:rsidRDefault="00110712" w:rsidP="00F66B6F">
      <w:pPr>
        <w:ind w:left="-426"/>
        <w:rPr>
          <w:bCs/>
          <w:lang w:val="en-US"/>
        </w:rPr>
      </w:pPr>
    </w:p>
    <w:p w14:paraId="0D6CC155" w14:textId="1A518D79" w:rsidR="00F66B6F" w:rsidRPr="00EF4621" w:rsidRDefault="00957897" w:rsidP="00F66B6F">
      <w:pPr>
        <w:rPr>
          <w:rFonts w:ascii="Times New Roman" w:hAnsi="Times New Roman" w:cs="Times New Roman"/>
          <w:lang w:val="en-US"/>
        </w:rPr>
      </w:pPr>
      <w:r w:rsidRPr="00EF4621">
        <w:rPr>
          <w:rFonts w:ascii="Symbol" w:hAnsi="Symbol" w:cs="Times New Roman"/>
          <w:lang w:val="en-US"/>
        </w:rPr>
        <w:t>D</w:t>
      </w:r>
      <w:r w:rsidR="00F66B6F" w:rsidRPr="00EF4621">
        <w:rPr>
          <w:rFonts w:ascii="Times New Roman" w:hAnsi="Times New Roman" w:cs="Times New Roman"/>
          <w:lang w:val="en-US"/>
        </w:rPr>
        <w:t>HR</w:t>
      </w:r>
      <w:r w:rsidRPr="00EF4621">
        <w:rPr>
          <w:rFonts w:ascii="Times New Roman" w:hAnsi="Times New Roman" w:cs="Times New Roman"/>
          <w:vertAlign w:val="subscript"/>
          <w:lang w:val="en-US"/>
        </w:rPr>
        <w:t>overall-0</w:t>
      </w:r>
      <w:r w:rsidR="00F66B6F" w:rsidRPr="00EF4621">
        <w:rPr>
          <w:rFonts w:ascii="Times New Roman" w:hAnsi="Times New Roman" w:cs="Times New Roman"/>
          <w:lang w:val="en-US"/>
        </w:rPr>
        <w:t xml:space="preserve">: difference in heart rate </w:t>
      </w:r>
      <w:r w:rsidR="00D42A0C" w:rsidRPr="00EF4621">
        <w:rPr>
          <w:rFonts w:ascii="Times New Roman" w:hAnsi="Times New Roman" w:cs="Times New Roman"/>
          <w:lang w:val="en-US"/>
        </w:rPr>
        <w:t>from baseline ECG to overall ECG</w:t>
      </w:r>
    </w:p>
    <w:p w14:paraId="056925AD" w14:textId="77777777" w:rsidR="00110712" w:rsidRPr="00EF4621" w:rsidRDefault="00110712" w:rsidP="00F66B6F">
      <w:pPr>
        <w:rPr>
          <w:rFonts w:ascii="Times New Roman" w:hAnsi="Times New Roman" w:cs="Times New Roman"/>
          <w:lang w:val="en-US"/>
        </w:rPr>
      </w:pPr>
    </w:p>
    <w:p w14:paraId="2EC90E70" w14:textId="77777777" w:rsidR="00110712" w:rsidRPr="00EF4621" w:rsidRDefault="00110712" w:rsidP="00F66B6F">
      <w:pPr>
        <w:rPr>
          <w:rFonts w:ascii="Times New Roman" w:hAnsi="Times New Roman" w:cs="Times New Roman"/>
          <w:lang w:val="en-US"/>
        </w:rPr>
      </w:pPr>
    </w:p>
    <w:p w14:paraId="76375AD4" w14:textId="483CD1C7" w:rsidR="00110712" w:rsidRPr="00EF4621" w:rsidRDefault="00110712" w:rsidP="00F66B6F">
      <w:pPr>
        <w:rPr>
          <w:rFonts w:ascii="Times New Roman" w:hAnsi="Times New Roman" w:cs="Times New Roman"/>
          <w:lang w:val="en-US"/>
        </w:rPr>
      </w:pPr>
    </w:p>
    <w:p w14:paraId="6048AA84" w14:textId="5EC26105" w:rsidR="00110712" w:rsidRPr="00EF4621" w:rsidRDefault="00110712" w:rsidP="00F66B6F">
      <w:pPr>
        <w:rPr>
          <w:rFonts w:ascii="Times New Roman" w:hAnsi="Times New Roman" w:cs="Times New Roman"/>
          <w:lang w:val="en-US"/>
        </w:rPr>
      </w:pPr>
    </w:p>
    <w:p w14:paraId="6210D934" w14:textId="3B69784E" w:rsidR="00110712" w:rsidRPr="00EF4621" w:rsidRDefault="00110712" w:rsidP="00F66B6F">
      <w:pPr>
        <w:rPr>
          <w:rFonts w:ascii="Times New Roman" w:hAnsi="Times New Roman" w:cs="Times New Roman"/>
          <w:lang w:val="en-US"/>
        </w:rPr>
      </w:pPr>
    </w:p>
    <w:p w14:paraId="58392F10" w14:textId="24CF53C7" w:rsidR="00110712" w:rsidRPr="00EF4621" w:rsidRDefault="00110712" w:rsidP="00F66B6F">
      <w:pPr>
        <w:rPr>
          <w:rFonts w:ascii="Times New Roman" w:hAnsi="Times New Roman" w:cs="Times New Roman"/>
          <w:lang w:val="en-US"/>
        </w:rPr>
      </w:pPr>
    </w:p>
    <w:p w14:paraId="40CDC066" w14:textId="305AF15B" w:rsidR="00110712" w:rsidRPr="00EF4621" w:rsidRDefault="00110712" w:rsidP="00F66B6F">
      <w:pPr>
        <w:rPr>
          <w:rFonts w:ascii="Times New Roman" w:hAnsi="Times New Roman" w:cs="Times New Roman"/>
          <w:lang w:val="en-US"/>
        </w:rPr>
      </w:pPr>
    </w:p>
    <w:p w14:paraId="2BEA03E8" w14:textId="4BA49892" w:rsidR="00110712" w:rsidRPr="00EF4621" w:rsidRDefault="00110712" w:rsidP="00F66B6F">
      <w:pPr>
        <w:rPr>
          <w:rFonts w:ascii="Times New Roman" w:hAnsi="Times New Roman" w:cs="Times New Roman"/>
          <w:lang w:val="en-US"/>
        </w:rPr>
      </w:pPr>
    </w:p>
    <w:p w14:paraId="634DAB20" w14:textId="7590DC2D" w:rsidR="00D42A0C" w:rsidRPr="00EF4621" w:rsidRDefault="00D42A0C" w:rsidP="00A86911">
      <w:pPr>
        <w:rPr>
          <w:lang w:val="en-US"/>
        </w:rPr>
        <w:sectPr w:rsidR="00D42A0C" w:rsidRPr="00EF4621" w:rsidSect="00A86911">
          <w:type w:val="continuous"/>
          <w:pgSz w:w="11900" w:h="16840"/>
          <w:pgMar w:top="1417" w:right="1134" w:bottom="1134" w:left="1134" w:header="708" w:footer="708" w:gutter="0"/>
          <w:cols w:space="708"/>
          <w:docGrid w:linePitch="360"/>
        </w:sectPr>
      </w:pPr>
    </w:p>
    <w:p w14:paraId="7E963BAB" w14:textId="77777777" w:rsidR="001A0BA7" w:rsidRPr="00EF4621" w:rsidRDefault="001A0BA7" w:rsidP="001E3313">
      <w:pPr>
        <w:pStyle w:val="Bibliografia1"/>
        <w:ind w:left="0" w:firstLine="0"/>
        <w:jc w:val="left"/>
      </w:pPr>
    </w:p>
    <w:p w14:paraId="06A6D201" w14:textId="60C38A22" w:rsidR="001A0BA7" w:rsidRPr="00EF4621" w:rsidRDefault="001A0BA7" w:rsidP="008E0469">
      <w:pPr>
        <w:pStyle w:val="Bibliografia1"/>
        <w:rPr>
          <w:b/>
          <w:bCs/>
          <w:u w:val="single"/>
        </w:rPr>
      </w:pPr>
      <w:r w:rsidRPr="00EF4621">
        <w:rPr>
          <w:b/>
          <w:bCs/>
          <w:u w:val="single"/>
        </w:rPr>
        <w:t>Supplementary Bibliography</w:t>
      </w:r>
    </w:p>
    <w:p w14:paraId="2209E960" w14:textId="647C110B" w:rsidR="008E0469" w:rsidRPr="00EF4621" w:rsidRDefault="008E0469" w:rsidP="008E0469">
      <w:pPr>
        <w:pStyle w:val="Bibliografia1"/>
        <w:rPr>
          <w:rFonts w:ascii="Calibri"/>
        </w:rPr>
      </w:pPr>
      <w:r w:rsidRPr="00EF4621">
        <w:fldChar w:fldCharType="begin"/>
      </w:r>
      <w:r w:rsidRPr="00EF4621">
        <w:instrText xml:space="preserve"> ADDIN ZOTERO_BIBL {"uncited":[],"omitted":[],"custom":[]} CSL_BIBLIOGRAPHY </w:instrText>
      </w:r>
      <w:r w:rsidRPr="00EF4621">
        <w:fldChar w:fldCharType="separate"/>
      </w:r>
      <w:r w:rsidRPr="00EF4621">
        <w:rPr>
          <w:rFonts w:ascii="Calibri"/>
        </w:rPr>
        <w:t xml:space="preserve">1. </w:t>
      </w:r>
      <w:r w:rsidRPr="00EF4621">
        <w:rPr>
          <w:rFonts w:ascii="Calibri"/>
        </w:rPr>
        <w:tab/>
        <w:t xml:space="preserve">Tisdale JE, Jaynes HA, Kingery JR, Mourad NA, Trujillo TN, Overholser BR, Kovacs RJ. Development and Validation of a Risk Score to Predict QT Interval Prolongation in Hospitalized Patients. </w:t>
      </w:r>
      <w:r w:rsidRPr="00EF4621">
        <w:rPr>
          <w:rFonts w:ascii="Calibri"/>
          <w:i/>
          <w:iCs/>
        </w:rPr>
        <w:t>Circ Cardiovasc Qual Outcomes</w:t>
      </w:r>
      <w:r w:rsidRPr="00EF4621">
        <w:rPr>
          <w:rFonts w:ascii="Calibri"/>
        </w:rPr>
        <w:t xml:space="preserve"> 2013;</w:t>
      </w:r>
      <w:r w:rsidRPr="00EF4621">
        <w:rPr>
          <w:rFonts w:ascii="Calibri"/>
          <w:b/>
          <w:bCs/>
        </w:rPr>
        <w:t>6</w:t>
      </w:r>
      <w:r w:rsidRPr="00EF4621">
        <w:rPr>
          <w:rFonts w:ascii="Calibri"/>
        </w:rPr>
        <w:t xml:space="preserve">:479–487. </w:t>
      </w:r>
    </w:p>
    <w:p w14:paraId="714ADBCB" w14:textId="77777777" w:rsidR="008E0469" w:rsidRPr="00EF4621" w:rsidRDefault="008E0469" w:rsidP="00AD0E8D">
      <w:pPr>
        <w:jc w:val="center"/>
        <w:rPr>
          <w:lang w:val="en-US"/>
        </w:rPr>
      </w:pPr>
      <w:r w:rsidRPr="00EF4621">
        <w:rPr>
          <w:lang w:val="en-US"/>
        </w:rPr>
        <w:fldChar w:fldCharType="end"/>
      </w:r>
    </w:p>
    <w:sectPr w:rsidR="008E0469" w:rsidRPr="00EF4621" w:rsidSect="001A0BA7">
      <w:pgSz w:w="11900" w:h="16840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7CE1A6" w14:textId="77777777" w:rsidR="00296F25" w:rsidRDefault="00296F25" w:rsidP="00F66B6F">
      <w:r>
        <w:separator/>
      </w:r>
    </w:p>
  </w:endnote>
  <w:endnote w:type="continuationSeparator" w:id="0">
    <w:p w14:paraId="7E365BFD" w14:textId="77777777" w:rsidR="00296F25" w:rsidRDefault="00296F25" w:rsidP="00F66B6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5EA8498" w14:textId="77777777" w:rsidR="00296F25" w:rsidRDefault="00296F25" w:rsidP="00F66B6F">
      <w:r>
        <w:separator/>
      </w:r>
    </w:p>
  </w:footnote>
  <w:footnote w:type="continuationSeparator" w:id="0">
    <w:p w14:paraId="206EAC52" w14:textId="77777777" w:rsidR="00296F25" w:rsidRDefault="00296F25" w:rsidP="00F66B6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42B65A5"/>
    <w:multiLevelType w:val="hybridMultilevel"/>
    <w:tmpl w:val="5DEA349A"/>
    <w:lvl w:ilvl="0" w:tplc="605C1EB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" w15:restartNumberingAfterBreak="0">
    <w:nsid w:val="562B6A93"/>
    <w:multiLevelType w:val="hybridMultilevel"/>
    <w:tmpl w:val="E0D29B2A"/>
    <w:lvl w:ilvl="0" w:tplc="30161BD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0E8D"/>
    <w:rsid w:val="00005CDE"/>
    <w:rsid w:val="00005CF6"/>
    <w:rsid w:val="000736E5"/>
    <w:rsid w:val="000B14BC"/>
    <w:rsid w:val="000C07B2"/>
    <w:rsid w:val="000E6D47"/>
    <w:rsid w:val="000F74EE"/>
    <w:rsid w:val="00106819"/>
    <w:rsid w:val="00110712"/>
    <w:rsid w:val="001A0BA7"/>
    <w:rsid w:val="001B3ADE"/>
    <w:rsid w:val="001E3313"/>
    <w:rsid w:val="00257924"/>
    <w:rsid w:val="00296F25"/>
    <w:rsid w:val="002C6339"/>
    <w:rsid w:val="00302DAA"/>
    <w:rsid w:val="00386C26"/>
    <w:rsid w:val="00391A6E"/>
    <w:rsid w:val="00464926"/>
    <w:rsid w:val="004A7097"/>
    <w:rsid w:val="00545E68"/>
    <w:rsid w:val="005E1803"/>
    <w:rsid w:val="005F2F12"/>
    <w:rsid w:val="00626487"/>
    <w:rsid w:val="00633241"/>
    <w:rsid w:val="00681FD9"/>
    <w:rsid w:val="006B69D1"/>
    <w:rsid w:val="00777130"/>
    <w:rsid w:val="00794D7A"/>
    <w:rsid w:val="00841F0E"/>
    <w:rsid w:val="00843A2E"/>
    <w:rsid w:val="00887023"/>
    <w:rsid w:val="008E0469"/>
    <w:rsid w:val="00957897"/>
    <w:rsid w:val="00A86911"/>
    <w:rsid w:val="00AC6B51"/>
    <w:rsid w:val="00AD0E8D"/>
    <w:rsid w:val="00B237D2"/>
    <w:rsid w:val="00B364A0"/>
    <w:rsid w:val="00BA7568"/>
    <w:rsid w:val="00BF3D77"/>
    <w:rsid w:val="00CA4046"/>
    <w:rsid w:val="00CC4974"/>
    <w:rsid w:val="00D203EB"/>
    <w:rsid w:val="00D35035"/>
    <w:rsid w:val="00D42A0C"/>
    <w:rsid w:val="00DD4011"/>
    <w:rsid w:val="00DE70F6"/>
    <w:rsid w:val="00E1047D"/>
    <w:rsid w:val="00EC29EA"/>
    <w:rsid w:val="00EF4621"/>
    <w:rsid w:val="00F66B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91824BD"/>
  <w15:chartTrackingRefBased/>
  <w15:docId w15:val="{E36901C9-5FB4-E34A-AEAB-542251DB38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it-IT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Testofumetto">
    <w:name w:val="Balloon Text"/>
    <w:basedOn w:val="Normale"/>
    <w:link w:val="TestofumettoCarattere"/>
    <w:uiPriority w:val="99"/>
    <w:semiHidden/>
    <w:unhideWhenUsed/>
    <w:rsid w:val="00AD0E8D"/>
    <w:rPr>
      <w:rFonts w:ascii="Times New Roman" w:hAnsi="Times New Roman" w:cs="Times New Roman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AD0E8D"/>
    <w:rPr>
      <w:rFonts w:ascii="Times New Roman" w:hAnsi="Times New Roman" w:cs="Times New Roman"/>
      <w:sz w:val="18"/>
      <w:szCs w:val="18"/>
    </w:rPr>
  </w:style>
  <w:style w:type="table" w:customStyle="1" w:styleId="Tabellaelenco6acolori1">
    <w:name w:val="Tabella elenco 6 a colori1"/>
    <w:basedOn w:val="Tabellanormale"/>
    <w:uiPriority w:val="51"/>
    <w:rsid w:val="00AD0E8D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Bibliografia1">
    <w:name w:val="Bibliografia1"/>
    <w:basedOn w:val="Normale"/>
    <w:link w:val="BibliographyCarattere"/>
    <w:rsid w:val="008E0469"/>
    <w:pPr>
      <w:tabs>
        <w:tab w:val="left" w:pos="380"/>
      </w:tabs>
      <w:spacing w:after="240"/>
      <w:ind w:left="384" w:hanging="384"/>
      <w:jc w:val="center"/>
    </w:pPr>
    <w:rPr>
      <w:lang w:val="en-US"/>
    </w:rPr>
  </w:style>
  <w:style w:type="character" w:customStyle="1" w:styleId="BibliographyCarattere">
    <w:name w:val="Bibliography Carattere"/>
    <w:basedOn w:val="Carpredefinitoparagrafo"/>
    <w:link w:val="Bibliografia1"/>
    <w:rsid w:val="008E0469"/>
    <w:rPr>
      <w:lang w:val="en-US"/>
    </w:rPr>
  </w:style>
  <w:style w:type="paragraph" w:styleId="Paragrafoelenco">
    <w:name w:val="List Paragraph"/>
    <w:basedOn w:val="Normale"/>
    <w:uiPriority w:val="34"/>
    <w:qFormat/>
    <w:rsid w:val="00D203EB"/>
    <w:pPr>
      <w:ind w:left="720"/>
      <w:contextualSpacing/>
    </w:pPr>
  </w:style>
  <w:style w:type="paragraph" w:styleId="Intestazione">
    <w:name w:val="header"/>
    <w:basedOn w:val="Normale"/>
    <w:link w:val="IntestazioneCarattere"/>
    <w:uiPriority w:val="99"/>
    <w:unhideWhenUsed/>
    <w:rsid w:val="00F66B6F"/>
    <w:pPr>
      <w:tabs>
        <w:tab w:val="center" w:pos="4819"/>
        <w:tab w:val="right" w:pos="9638"/>
      </w:tabs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F66B6F"/>
  </w:style>
  <w:style w:type="paragraph" w:styleId="Pidipagina">
    <w:name w:val="footer"/>
    <w:basedOn w:val="Normale"/>
    <w:link w:val="PidipaginaCarattere"/>
    <w:uiPriority w:val="99"/>
    <w:unhideWhenUsed/>
    <w:rsid w:val="00F66B6F"/>
    <w:pPr>
      <w:tabs>
        <w:tab w:val="center" w:pos="4819"/>
        <w:tab w:val="right" w:pos="9638"/>
      </w:tabs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F66B6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8800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12" Type="http://schemas.openxmlformats.org/officeDocument/2006/relationships/image" Target="media/image6.jpeg"/><Relationship Id="rId17" Type="http://schemas.openxmlformats.org/officeDocument/2006/relationships/image" Target="media/image11.jpe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10" Type="http://schemas.openxmlformats.org/officeDocument/2006/relationships/image" Target="media/image4.jpe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867</Words>
  <Characters>4944</Characters>
  <Application>Microsoft Office Word</Application>
  <DocSecurity>0</DocSecurity>
  <Lines>41</Lines>
  <Paragraphs>11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ssio Gasperetti</dc:creator>
  <cp:keywords/>
  <dc:description/>
  <cp:lastModifiedBy>Alessio Gasperetti</cp:lastModifiedBy>
  <cp:revision>3</cp:revision>
  <dcterms:created xsi:type="dcterms:W3CDTF">2020-06-22T08:14:00Z</dcterms:created>
  <dcterms:modified xsi:type="dcterms:W3CDTF">2020-06-22T0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UBvgOj6m"/&gt;&lt;style id="http://www.zotero.org/styles/european-heart-journal" hasBibliography="1" bibliographyStyleHasBeenSet="1"/&gt;&lt;prefs&gt;&lt;pref name="fieldType" value="Field"/&gt;&lt;/prefs&gt;&lt;/data&gt;</vt:lpwstr>
  </property>
</Properties>
</file>